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403A79">
      <w:r w:rsidRPr="00BA11FF">
        <w:t>Arielle Herman</w:t>
      </w:r>
    </w:p>
    <w:p w14:paraId="38D78018" w14:textId="7A49809F" w:rsidR="00BA11FF" w:rsidRPr="00BA11FF" w:rsidRDefault="00BA11FF" w:rsidP="00403A79">
      <w:r w:rsidRPr="00BA11FF">
        <w:t>Experimental Studies for Policy and Economics</w:t>
      </w:r>
    </w:p>
    <w:p w14:paraId="70D83C36" w14:textId="1BD55F12" w:rsidR="00BA11FF" w:rsidRPr="00BA11FF" w:rsidRDefault="00BA11FF" w:rsidP="00403A79">
      <w:r w:rsidRPr="00BA11FF">
        <w:t>Professors Alessandra Casella and Donald Green</w:t>
      </w:r>
    </w:p>
    <w:p w14:paraId="63ACFD18" w14:textId="334156B2" w:rsidR="00BA11FF" w:rsidRPr="00BA11FF" w:rsidRDefault="00BA11FF" w:rsidP="00403A79">
      <w:r w:rsidRPr="00BA11FF">
        <w:t>Fall 2022</w:t>
      </w:r>
    </w:p>
    <w:p w14:paraId="6E288830" w14:textId="53DCBDD0" w:rsidR="0063719E" w:rsidRPr="00BA11FF" w:rsidRDefault="000824BB" w:rsidP="00403A79">
      <w:pPr>
        <w:pStyle w:val="Title"/>
        <w:spacing w:before="0" w:after="0"/>
      </w:pPr>
      <w:r w:rsidRPr="00BA11FF">
        <w:t>Replication Assignment</w:t>
      </w:r>
    </w:p>
    <w:p w14:paraId="23FD8CFB" w14:textId="77777777" w:rsidR="0063719E" w:rsidRPr="00BA11FF" w:rsidRDefault="000824BB" w:rsidP="00403A79">
      <w:pPr>
        <w:pStyle w:val="Heading1"/>
      </w:pPr>
      <w:bookmarkStart w:id="0" w:name="abstract"/>
      <w:r w:rsidRPr="00BA11FF">
        <w:t>Abstract</w:t>
      </w:r>
    </w:p>
    <w:p w14:paraId="3C88830E" w14:textId="491B1384" w:rsidR="00C87D9C" w:rsidRDefault="000824BB" w:rsidP="00403A79">
      <w:r w:rsidRPr="00BA11FF">
        <w:t xml:space="preserve">In this paper, I replicate </w:t>
      </w:r>
      <w:r w:rsidR="009D7E35">
        <w:t xml:space="preserve">elements of </w:t>
      </w:r>
      <w:r w:rsidRPr="00BA11FF">
        <w:t>Green</w:t>
      </w:r>
      <w:r w:rsidR="009D7E35">
        <w:t>’s</w:t>
      </w:r>
      <w:r w:rsidRPr="00BA11FF">
        <w:t xml:space="preserve"> and Winik</w:t>
      </w:r>
      <w:r w:rsidR="009D7E35">
        <w:t>’s</w:t>
      </w:r>
      <w:r w:rsidRPr="00BA11FF">
        <w:t xml:space="preserve"> 2010 study, “Using random judge assignment to estimate the effects of incarceration and probation on recidivism among drug offenders”.</w:t>
      </w:r>
      <w:r w:rsidR="008D2C3A">
        <w:rPr>
          <w:rStyle w:val="FootnoteReference"/>
        </w:rPr>
        <w:footnoteReference w:id="1"/>
      </w:r>
      <w:r w:rsidRPr="00BA11FF">
        <w:t xml:space="preserve"> Green and Winik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w:t>
      </w:r>
      <w:proofErr w:type="gramStart"/>
      <w:r w:rsidRPr="00BA11FF">
        <w:t>2002</w:t>
      </w:r>
      <w:proofErr w:type="gramEnd"/>
      <w:r w:rsidRPr="00BA11FF">
        <w:t xml:space="preserve">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Roodman examines </w:t>
      </w:r>
      <w:r w:rsidR="00560FE5">
        <w:t>the instrument for weakness with the Anderson-Rubin test and explores the sensitivity of the findings to the definition of the follow-up interval.</w:t>
      </w:r>
      <w:r w:rsidR="008D2C3A">
        <w:rPr>
          <w:rStyle w:val="FootnoteReference"/>
        </w:rPr>
        <w:footnoteReference w:id="2"/>
      </w:r>
    </w:p>
    <w:p w14:paraId="217ABB6C" w14:textId="77777777" w:rsidR="00C87D9C" w:rsidRDefault="00C87D9C" w:rsidP="00403A79"/>
    <w:p w14:paraId="585AA591" w14:textId="68F89B71" w:rsidR="00C87D9C" w:rsidRDefault="00C87D9C" w:rsidP="00403A79">
      <w:r>
        <w:t xml:space="preserve">In this paper, I explore the assumption that calendars can be ranked, replicate the instrumental variable regressions of </w:t>
      </w:r>
      <w:r>
        <w:rPr>
          <w:i/>
          <w:iCs/>
        </w:rPr>
        <w:t xml:space="preserve">laterarr </w:t>
      </w:r>
      <w:r>
        <w:t xml:space="preserve">on </w:t>
      </w:r>
      <w:r>
        <w:rPr>
          <w:i/>
          <w:iCs/>
        </w:rPr>
        <w:t>toserve</w:t>
      </w:r>
      <w:r>
        <w:t xml:space="preserve"> (TSLS </w:t>
      </w:r>
      <w:proofErr w:type="gramStart"/>
      <w:r>
        <w:t>and  and</w:t>
      </w:r>
      <w:proofErr w:type="gramEnd"/>
      <w:r>
        <w:t xml:space="preserve"> LIML), replicate part of the Roodman’s Anderson-Rubin test, and replicate Roodman’s sensitivity analysis for the measurement of follow-up interval.</w:t>
      </w:r>
      <w:r w:rsidR="00560FE5">
        <w:t xml:space="preserve">  </w:t>
      </w:r>
      <w:r w:rsidR="00554235">
        <w:t>Overall, my findings support Green and Winik analysis, and Roodman’s replication.</w:t>
      </w:r>
    </w:p>
    <w:p w14:paraId="59C0D74A" w14:textId="56101071" w:rsidR="00ED4189" w:rsidRPr="00ED4189" w:rsidRDefault="000824BB" w:rsidP="00403A79">
      <w:pPr>
        <w:pStyle w:val="Heading1"/>
      </w:pPr>
      <w:bookmarkStart w:id="1" w:name="data-and-measures"/>
      <w:bookmarkEnd w:id="0"/>
      <w:r w:rsidRPr="00BA11FF">
        <w:t>Data and Measures</w:t>
      </w:r>
    </w:p>
    <w:p w14:paraId="185F9B35" w14:textId="1604B165" w:rsidR="00ED4189" w:rsidRDefault="00DA1DC1" w:rsidP="00403A79">
      <w:r>
        <w:rPr>
          <w:i/>
          <w:iCs/>
        </w:rPr>
        <w:t xml:space="preserve">Data. </w:t>
      </w:r>
      <w:r w:rsidR="00583078">
        <w:t xml:space="preserve">Green and Winik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proofErr w:type="gramStart"/>
      <w:r w:rsidR="00583078">
        <w:t>e.g.</w:t>
      </w:r>
      <w:proofErr w:type="gramEnd"/>
      <w:r>
        <w:t xml:space="preserve"> panhandling or public intoxication) between </w:t>
      </w:r>
      <w:r w:rsidR="00FE29F7">
        <w:t xml:space="preserve">June 1, 2002 and May 9, 2003.  </w:t>
      </w:r>
      <w:r>
        <w:t>In order to avoid exposure to multiple treatments (</w:t>
      </w:r>
      <w:proofErr w:type="gramStart"/>
      <w:r w:rsidR="00583078">
        <w:t>i.e.</w:t>
      </w:r>
      <w:proofErr w:type="gramEnd"/>
      <w:r w:rsidR="00583078">
        <w:t xml:space="preserve"> </w:t>
      </w:r>
      <w:r w:rsidR="00560FE5">
        <w:t>different sets of</w:t>
      </w:r>
      <w:r>
        <w:t xml:space="preserve"> judges), they additionally exclude a small number of instances when a defendant was sentenced or disposed for multiple cases simultaneously.</w:t>
      </w:r>
      <w:r w:rsidR="00EE31A6">
        <w:t xml:space="preserve">  Green and Winik employ robust cluster standard errors to account for dependency in the observations, as 172 codefendants were assigned the same judge.  Finally, </w:t>
      </w:r>
      <w:proofErr w:type="gramStart"/>
      <w:r w:rsidR="00EE31A6">
        <w:t>the majority of</w:t>
      </w:r>
      <w:proofErr w:type="gramEnd"/>
      <w:r w:rsidR="00EE31A6">
        <w:t xml:space="preserve"> defendants are assigned to the Felony II docket, and Green and Winik </w:t>
      </w:r>
      <w:r w:rsidR="00560FE5">
        <w:t xml:space="preserve">therefore </w:t>
      </w:r>
      <w:r w:rsidR="00EE31A6">
        <w:t>exclude the cases when defendants were assigned to the Accelerated Felony Calendar (AFTC) pre-randomization.</w:t>
      </w:r>
    </w:p>
    <w:p w14:paraId="637F7090" w14:textId="77777777" w:rsidR="00ED4189" w:rsidRDefault="00ED4189" w:rsidP="00403A79">
      <w:pPr>
        <w:rPr>
          <w:i/>
          <w:iCs/>
        </w:rPr>
      </w:pPr>
    </w:p>
    <w:p w14:paraId="258FF162" w14:textId="65ACCCCB" w:rsidR="00DA1DC1" w:rsidRDefault="00DA1DC1" w:rsidP="00403A79">
      <w:r w:rsidRPr="00DA1DC1">
        <w:rPr>
          <w:i/>
          <w:iCs/>
        </w:rPr>
        <w:t>Sentencing</w:t>
      </w:r>
      <w:r w:rsidR="00ED4189">
        <w:rPr>
          <w:i/>
          <w:iCs/>
        </w:rPr>
        <w:t xml:space="preserve"> (endogenous variables</w:t>
      </w:r>
      <w:r w:rsidR="008A627B">
        <w:rPr>
          <w:i/>
          <w:iCs/>
        </w:rPr>
        <w:t>, treatment</w:t>
      </w:r>
      <w:r w:rsidR="00ED4189">
        <w:rPr>
          <w:i/>
          <w:iCs/>
        </w:rPr>
        <w:t>)</w:t>
      </w:r>
      <w:r>
        <w:t>.  Green and Winik measure sentences using continuous and binary variables.  Possible sentences within the data include incarceration</w:t>
      </w:r>
      <w:r w:rsidR="00583078">
        <w:t xml:space="preserve"> (</w:t>
      </w:r>
      <w:r w:rsidR="00583078">
        <w:rPr>
          <w:i/>
          <w:iCs/>
        </w:rPr>
        <w:t>incarc</w:t>
      </w:r>
      <w:r w:rsidR="00583078">
        <w:t xml:space="preserve"> </w:t>
      </w:r>
      <w:r w:rsidR="00583078">
        <w:lastRenderedPageBreak/>
        <w:t>in months)</w:t>
      </w:r>
      <w:r>
        <w:t>, probation</w:t>
      </w:r>
      <w:r w:rsidR="00583078">
        <w:t xml:space="preserve"> (</w:t>
      </w:r>
      <w:r w:rsidR="00583078">
        <w:rPr>
          <w:i/>
          <w:iCs/>
        </w:rPr>
        <w:t>probat</w:t>
      </w:r>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inik estimate </w:t>
      </w:r>
      <w:r w:rsidR="00F00AEC">
        <w:t xml:space="preserve">a </w:t>
      </w:r>
      <w:r w:rsidR="00583078">
        <w:t xml:space="preserve">defendant’s </w:t>
      </w:r>
      <w:r w:rsidR="00F00AEC">
        <w:t xml:space="preserve">time imprisoned </w:t>
      </w:r>
      <w:r w:rsidR="00583078">
        <w:t>(</w:t>
      </w:r>
      <w:r w:rsidR="00583078">
        <w:rPr>
          <w:i/>
          <w:iCs/>
        </w:rPr>
        <w:t>toserve</w:t>
      </w:r>
      <w:r w:rsidR="00583078">
        <w:t xml:space="preserve"> in months) as the difference between </w:t>
      </w:r>
      <w:r w:rsidR="00583078">
        <w:rPr>
          <w:i/>
          <w:iCs/>
        </w:rPr>
        <w:t>incarc</w:t>
      </w:r>
      <w:r w:rsidR="00583078">
        <w:t xml:space="preserve"> and </w:t>
      </w:r>
      <w:r w:rsidR="00583078">
        <w:rPr>
          <w:i/>
          <w:iCs/>
        </w:rPr>
        <w:t>probat</w:t>
      </w:r>
      <w:r w:rsidR="00583078">
        <w:t>.</w:t>
      </w:r>
      <w:r w:rsidR="008A627B">
        <w:t xml:space="preserve">  These variables measure the intended treatment of the study.</w:t>
      </w:r>
    </w:p>
    <w:p w14:paraId="5BF19E70" w14:textId="77777777" w:rsidR="00ED4189" w:rsidRDefault="00ED4189" w:rsidP="00403A7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403A79">
            <w:r>
              <w:t>Variable</w:t>
            </w:r>
          </w:p>
        </w:tc>
        <w:tc>
          <w:tcPr>
            <w:tcW w:w="876" w:type="dxa"/>
          </w:tcPr>
          <w:p w14:paraId="413A2429" w14:textId="226ACBC3" w:rsidR="00ED4189" w:rsidRDefault="00ED4189" w:rsidP="00403A79">
            <w:r>
              <w:t>Name</w:t>
            </w:r>
          </w:p>
        </w:tc>
        <w:tc>
          <w:tcPr>
            <w:tcW w:w="7218" w:type="dxa"/>
          </w:tcPr>
          <w:p w14:paraId="6E8A1F65" w14:textId="0B47F635" w:rsidR="00ED4189" w:rsidRDefault="00ED4189" w:rsidP="00403A79">
            <w:r>
              <w:t>Description</w:t>
            </w:r>
          </w:p>
        </w:tc>
      </w:tr>
      <w:tr w:rsidR="00ED4189" w14:paraId="5F87EF72" w14:textId="77777777" w:rsidTr="00ED4189">
        <w:tc>
          <w:tcPr>
            <w:tcW w:w="1482" w:type="dxa"/>
          </w:tcPr>
          <w:p w14:paraId="02D1F616" w14:textId="23BD44FE" w:rsidR="00ED4189" w:rsidRDefault="00ED4189" w:rsidP="00403A79">
            <w:r>
              <w:t>Incarceration</w:t>
            </w:r>
          </w:p>
        </w:tc>
        <w:tc>
          <w:tcPr>
            <w:tcW w:w="876" w:type="dxa"/>
          </w:tcPr>
          <w:p w14:paraId="0DF4F337" w14:textId="420B0E05" w:rsidR="00ED4189" w:rsidRDefault="00ED4189" w:rsidP="00403A79">
            <w:r>
              <w:t>incarc</w:t>
            </w:r>
          </w:p>
          <w:p w14:paraId="3D25AC5C" w14:textId="40DB73A7" w:rsidR="00ED4189" w:rsidRDefault="00ED4189" w:rsidP="00403A79"/>
          <w:p w14:paraId="3DF0A8DB" w14:textId="77777777" w:rsidR="00ED4189" w:rsidRDefault="00ED4189" w:rsidP="00403A79"/>
          <w:p w14:paraId="4BDA4B69" w14:textId="3F4AB75A" w:rsidR="00ED4189" w:rsidRDefault="00ED4189" w:rsidP="00403A79">
            <w:r>
              <w:t>incarcerate</w:t>
            </w:r>
          </w:p>
        </w:tc>
        <w:tc>
          <w:tcPr>
            <w:tcW w:w="7218" w:type="dxa"/>
          </w:tcPr>
          <w:p w14:paraId="33558161" w14:textId="0F7F20F7" w:rsidR="00ED4189" w:rsidRDefault="00ED4189" w:rsidP="00403A79">
            <w:r>
              <w:t>Months of incarceration initially sentenced (potentially including some portion of suspended time)</w:t>
            </w:r>
          </w:p>
          <w:p w14:paraId="1B204A9F" w14:textId="77777777" w:rsidR="00ED4189" w:rsidRDefault="00ED4189" w:rsidP="00403A79"/>
          <w:p w14:paraId="108BD570" w14:textId="24397590" w:rsidR="00ED4189" w:rsidRDefault="00ED4189" w:rsidP="00403A7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403A79">
            <w:r>
              <w:t>Probation</w:t>
            </w:r>
          </w:p>
        </w:tc>
        <w:tc>
          <w:tcPr>
            <w:tcW w:w="876" w:type="dxa"/>
          </w:tcPr>
          <w:p w14:paraId="34AC7ECC" w14:textId="41BE3D86" w:rsidR="00ED4189" w:rsidRDefault="00ED4189" w:rsidP="00403A79">
            <w:r>
              <w:t>probat</w:t>
            </w:r>
          </w:p>
          <w:p w14:paraId="3CBA147F" w14:textId="7241B4C9" w:rsidR="00ED4189" w:rsidRDefault="00ED4189" w:rsidP="00403A79"/>
          <w:p w14:paraId="5DC18279" w14:textId="77777777" w:rsidR="00ED4189" w:rsidRDefault="00ED4189" w:rsidP="00403A79"/>
          <w:p w14:paraId="153C222D" w14:textId="58A49377" w:rsidR="00ED4189" w:rsidRDefault="00ED4189" w:rsidP="00403A79">
            <w:r>
              <w:t>probatnonzero</w:t>
            </w:r>
          </w:p>
        </w:tc>
        <w:tc>
          <w:tcPr>
            <w:tcW w:w="7218" w:type="dxa"/>
          </w:tcPr>
          <w:p w14:paraId="097E9847" w14:textId="548AB592" w:rsidR="00ED4189" w:rsidRDefault="00ED4189" w:rsidP="00403A79">
            <w:r>
              <w:t>Months of probation, which may be revoked and replaced with incarceration if the defendant violates the terms of their parole.</w:t>
            </w:r>
          </w:p>
          <w:p w14:paraId="68647DF9" w14:textId="77777777" w:rsidR="00ED4189" w:rsidRDefault="00ED4189" w:rsidP="00403A79"/>
          <w:p w14:paraId="3EF7CEF9" w14:textId="70D8A3A6" w:rsidR="00ED4189" w:rsidRDefault="00ED4189" w:rsidP="00403A79">
            <w:r>
              <w:t>Binary indicating the defendant was sentenced probation</w:t>
            </w:r>
          </w:p>
        </w:tc>
      </w:tr>
      <w:tr w:rsidR="00ED4189" w14:paraId="459BA33E" w14:textId="77777777" w:rsidTr="00ED4189">
        <w:tc>
          <w:tcPr>
            <w:tcW w:w="1482" w:type="dxa"/>
          </w:tcPr>
          <w:p w14:paraId="1C02A2A7" w14:textId="48276D8D" w:rsidR="00ED4189" w:rsidRDefault="00451974" w:rsidP="00403A79">
            <w:r>
              <w:t>Non-suspended sentence</w:t>
            </w:r>
          </w:p>
        </w:tc>
        <w:tc>
          <w:tcPr>
            <w:tcW w:w="876" w:type="dxa"/>
          </w:tcPr>
          <w:p w14:paraId="2C26A1A2" w14:textId="33BE8DDF" w:rsidR="00ED4189" w:rsidRDefault="00451974" w:rsidP="00403A79">
            <w:r>
              <w:t>toserve</w:t>
            </w:r>
          </w:p>
        </w:tc>
        <w:tc>
          <w:tcPr>
            <w:tcW w:w="7218" w:type="dxa"/>
          </w:tcPr>
          <w:p w14:paraId="611389D5" w14:textId="68F0D056" w:rsidR="00ED4189" w:rsidRDefault="00451974" w:rsidP="00403A79">
            <w:r>
              <w:t>Portion of total incarceration that is not suspended or dependent on fulfill the conditions of probation.</w:t>
            </w:r>
          </w:p>
        </w:tc>
      </w:tr>
    </w:tbl>
    <w:p w14:paraId="6648D7E2" w14:textId="77777777" w:rsidR="00ED4189" w:rsidRDefault="00ED4189" w:rsidP="00403A79"/>
    <w:p w14:paraId="7B1E575E" w14:textId="3A3097A3" w:rsidR="00ED4189" w:rsidRPr="00EE31A6" w:rsidRDefault="00ED4189" w:rsidP="00403A79">
      <w:r w:rsidRPr="00ED4189">
        <w:rPr>
          <w:i/>
          <w:iCs/>
        </w:rPr>
        <w:t>Covariates (exogenous variables)</w:t>
      </w:r>
      <w:r>
        <w:t xml:space="preserve">.  Green and Winik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w:t>
      </w:r>
      <w:proofErr w:type="gramStart"/>
      <w:r>
        <w:t>e.g.</w:t>
      </w:r>
      <w:proofErr w:type="gramEnd"/>
      <w:r>
        <w:t xml:space="preserve">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403A79"/>
    <w:p w14:paraId="245507D8" w14:textId="24875B42" w:rsidR="00F00AEC" w:rsidRDefault="00F00AEC" w:rsidP="00403A79">
      <w:r w:rsidRPr="00F00AEC">
        <w:rPr>
          <w:i/>
          <w:iCs/>
        </w:rPr>
        <w:t>Recidivism</w:t>
      </w:r>
      <w:r w:rsidR="00ED4189">
        <w:rPr>
          <w:i/>
          <w:iCs/>
        </w:rPr>
        <w:t xml:space="preserve"> (outcome variables)</w:t>
      </w:r>
      <w:r>
        <w:t>.  Green and Winik track recidivism as a binary indicator of rearrest (</w:t>
      </w:r>
      <w:r w:rsidRPr="00F00AEC">
        <w:rPr>
          <w:i/>
          <w:iCs/>
        </w:rPr>
        <w:t>laterarr</w:t>
      </w:r>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inik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r w:rsidR="00C13D4B">
        <w:t xml:space="preserve">Roodman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403A79"/>
    <w:p w14:paraId="37CAAE27" w14:textId="5171B814" w:rsidR="00403A79" w:rsidRDefault="00EE31A6" w:rsidP="001D7D46">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w:t>
      </w:r>
      <w:r w:rsidR="00D053EE">
        <w:lastRenderedPageBreak/>
        <w:t xml:space="preserve">mechanism, as </w:t>
      </w:r>
      <w:r w:rsidR="00850984">
        <w:t xml:space="preserve">consistent </w:t>
      </w:r>
      <w:r w:rsidR="008E627D">
        <w:t xml:space="preserve">online </w:t>
      </w:r>
      <w:r w:rsidR="00D053EE">
        <w:t xml:space="preserve">documentation of local rule changes </w:t>
      </w:r>
      <w:proofErr w:type="gramStart"/>
      <w:r w:rsidR="00D053EE">
        <w:t>do</w:t>
      </w:r>
      <w:proofErr w:type="gramEnd"/>
      <w:r w:rsidR="00D053EE">
        <w:t xml:space="preserve"> not precede 2015.</w:t>
      </w:r>
      <w:r w:rsidR="00D053EE">
        <w:rPr>
          <w:rStyle w:val="FootnoteReference"/>
        </w:rPr>
        <w:footnoteReference w:id="3"/>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Pr="00403A79" w:rsidRDefault="00314895" w:rsidP="00403A79">
      <w:pPr>
        <w:pStyle w:val="Heading1"/>
      </w:pPr>
      <w:r>
        <w:t>Statistical Model</w:t>
      </w:r>
    </w:p>
    <w:p w14:paraId="3026085D" w14:textId="6E09604B" w:rsidR="00911EAD" w:rsidRDefault="00911EAD" w:rsidP="00403A79">
      <w:r>
        <w:t xml:space="preserve">In addition to the usual </w:t>
      </w:r>
      <w:r w:rsidR="00390231">
        <w:t xml:space="preserve">necessary </w:t>
      </w:r>
      <w:r>
        <w:t>assumptions for experiments (</w:t>
      </w:r>
      <w:proofErr w:type="gramStart"/>
      <w:r w:rsidR="00390231">
        <w:t>i.e.</w:t>
      </w:r>
      <w:proofErr w:type="gramEnd"/>
      <w:r>
        <w:t xml:space="preserve"> random assignment of the treatment, absence of spillover effect or the stable unit treatment value assumption), Green and Winik </w:t>
      </w:r>
      <w:r w:rsidR="00390231">
        <w:t>assume</w:t>
      </w:r>
      <w:r>
        <w:t xml:space="preserve"> the following to </w:t>
      </w:r>
      <w:r w:rsidR="00390231">
        <w:t>motivate their</w:t>
      </w:r>
      <w:r>
        <w:t xml:space="preserve"> instrumental variable analysis:</w:t>
      </w:r>
    </w:p>
    <w:p w14:paraId="78C00BC3" w14:textId="77777777" w:rsidR="00403A79" w:rsidRDefault="00403A79" w:rsidP="00403A79"/>
    <w:p w14:paraId="3D94F928" w14:textId="77777777" w:rsidR="00E27DAC" w:rsidRDefault="00E27DAC" w:rsidP="00403A79">
      <w:pPr>
        <w:pStyle w:val="ListParagraph"/>
        <w:numPr>
          <w:ilvl w:val="0"/>
          <w:numId w:val="3"/>
        </w:numPr>
      </w:pPr>
      <w:r>
        <w:t>Judges influence recidivism only through sentencing of the defendant.</w:t>
      </w:r>
    </w:p>
    <w:p w14:paraId="301919F6" w14:textId="157ADEA0" w:rsidR="00911EAD" w:rsidRDefault="00911EAD" w:rsidP="00403A79">
      <w:pPr>
        <w:pStyle w:val="ListParagraph"/>
        <w:numPr>
          <w:ilvl w:val="0"/>
          <w:numId w:val="3"/>
        </w:numPr>
      </w:pPr>
      <w:r>
        <w:t>The sets of judges vary</w:t>
      </w:r>
      <w:r w:rsidR="002A7E60">
        <w:t xml:space="preserve"> consistently</w:t>
      </w:r>
      <w:r>
        <w:t xml:space="preserve"> in their sentencing behavior, meaning that calendar assignment has a nonzero effect on sentence length.</w:t>
      </w:r>
    </w:p>
    <w:p w14:paraId="2B9BE157" w14:textId="7A90350B" w:rsidR="00911EAD" w:rsidRDefault="00AB3DE8" w:rsidP="00403A79">
      <w:pPr>
        <w:pStyle w:val="ListParagraph"/>
        <w:numPr>
          <w:ilvl w:val="0"/>
          <w:numId w:val="3"/>
        </w:numPr>
      </w:pPr>
      <w:r>
        <w:t xml:space="preserve">Sets of judges may be monotonically ranked by severity of sentencing </w:t>
      </w:r>
      <w:r w:rsidR="00122887">
        <w:t>patterns</w:t>
      </w:r>
      <w:r>
        <w:t>.</w:t>
      </w:r>
    </w:p>
    <w:p w14:paraId="094FD4EB" w14:textId="77777777" w:rsidR="00403A79" w:rsidRDefault="00403A79" w:rsidP="00403A79">
      <w:pPr>
        <w:ind w:left="360"/>
      </w:pPr>
    </w:p>
    <w:p w14:paraId="06AD8F6B" w14:textId="3A982972" w:rsidR="00E27DAC" w:rsidRDefault="00E27DAC" w:rsidP="00403A79">
      <w:r>
        <w:t>Green and Winik support assumptions 2 and 3 by describing the variation in the relevant endogenous variables, as summarized in their table 3</w:t>
      </w:r>
      <w:r w:rsidR="00D87EB6">
        <w:t>, where higher values indicate greater harshness.</w:t>
      </w:r>
    </w:p>
    <w:p w14:paraId="7A7AD081" w14:textId="194D2A59" w:rsidR="00403A79" w:rsidRDefault="00403A79" w:rsidP="00403A79"/>
    <w:p w14:paraId="405E5E9D" w14:textId="71C0E0FE" w:rsidR="003F6067" w:rsidRDefault="003F6067" w:rsidP="003F6067">
      <w:pPr>
        <w:pStyle w:val="Heading2"/>
      </w:pPr>
      <w:r>
        <w:t>Table 1. Replicated Table 3</w:t>
      </w:r>
    </w:p>
    <w:tbl>
      <w:tblPr>
        <w:tblStyle w:val="TableGrid"/>
        <w:tblW w:w="0" w:type="auto"/>
        <w:tblLook w:val="04A0" w:firstRow="1" w:lastRow="0" w:firstColumn="1" w:lastColumn="0" w:noHBand="0" w:noVBand="1"/>
      </w:tblPr>
      <w:tblGrid>
        <w:gridCol w:w="1605"/>
        <w:gridCol w:w="887"/>
        <w:gridCol w:w="887"/>
        <w:gridCol w:w="886"/>
        <w:gridCol w:w="887"/>
        <w:gridCol w:w="887"/>
        <w:gridCol w:w="887"/>
        <w:gridCol w:w="887"/>
        <w:gridCol w:w="887"/>
        <w:gridCol w:w="876"/>
      </w:tblGrid>
      <w:tr w:rsidR="00903F69" w14:paraId="39E1C9C0" w14:textId="77777777" w:rsidTr="00674A00">
        <w:tc>
          <w:tcPr>
            <w:tcW w:w="1604" w:type="dxa"/>
          </w:tcPr>
          <w:p w14:paraId="2B02C632" w14:textId="77777777" w:rsidR="00903F69" w:rsidRDefault="00903F69" w:rsidP="00674A00">
            <w:r>
              <w:t>Endogenous</w:t>
            </w:r>
          </w:p>
        </w:tc>
        <w:tc>
          <w:tcPr>
            <w:tcW w:w="888" w:type="dxa"/>
          </w:tcPr>
          <w:p w14:paraId="247A391E" w14:textId="77777777" w:rsidR="00903F69" w:rsidRDefault="00903F69" w:rsidP="00674A00">
            <w:r>
              <w:t>1</w:t>
            </w:r>
          </w:p>
        </w:tc>
        <w:tc>
          <w:tcPr>
            <w:tcW w:w="888" w:type="dxa"/>
          </w:tcPr>
          <w:p w14:paraId="7FEDFC47" w14:textId="77777777" w:rsidR="00903F69" w:rsidRDefault="00903F69" w:rsidP="00674A00">
            <w:r>
              <w:t>2</w:t>
            </w:r>
          </w:p>
        </w:tc>
        <w:tc>
          <w:tcPr>
            <w:tcW w:w="887" w:type="dxa"/>
          </w:tcPr>
          <w:p w14:paraId="67F41B76" w14:textId="77777777" w:rsidR="00903F69" w:rsidRDefault="00903F69" w:rsidP="00674A00">
            <w:r>
              <w:t>3</w:t>
            </w:r>
          </w:p>
        </w:tc>
        <w:tc>
          <w:tcPr>
            <w:tcW w:w="888" w:type="dxa"/>
          </w:tcPr>
          <w:p w14:paraId="1ACE7ED2" w14:textId="77777777" w:rsidR="00903F69" w:rsidRDefault="00903F69" w:rsidP="00674A00">
            <w:r>
              <w:t>4</w:t>
            </w:r>
          </w:p>
        </w:tc>
        <w:tc>
          <w:tcPr>
            <w:tcW w:w="888" w:type="dxa"/>
          </w:tcPr>
          <w:p w14:paraId="7EE408EA" w14:textId="77777777" w:rsidR="00903F69" w:rsidRDefault="00903F69" w:rsidP="00674A00">
            <w:r>
              <w:t>5</w:t>
            </w:r>
          </w:p>
        </w:tc>
        <w:tc>
          <w:tcPr>
            <w:tcW w:w="888" w:type="dxa"/>
          </w:tcPr>
          <w:p w14:paraId="0D36F5EB" w14:textId="77777777" w:rsidR="00903F69" w:rsidRDefault="00903F69" w:rsidP="00674A00">
            <w:r>
              <w:t>6</w:t>
            </w:r>
          </w:p>
        </w:tc>
        <w:tc>
          <w:tcPr>
            <w:tcW w:w="888" w:type="dxa"/>
          </w:tcPr>
          <w:p w14:paraId="1084E40F" w14:textId="77777777" w:rsidR="00903F69" w:rsidRDefault="00903F69" w:rsidP="00674A00">
            <w:r>
              <w:t>7</w:t>
            </w:r>
          </w:p>
        </w:tc>
        <w:tc>
          <w:tcPr>
            <w:tcW w:w="888" w:type="dxa"/>
          </w:tcPr>
          <w:p w14:paraId="552DC2F4" w14:textId="77777777" w:rsidR="00903F69" w:rsidRDefault="00903F69" w:rsidP="00674A00">
            <w:r>
              <w:t>8</w:t>
            </w:r>
          </w:p>
        </w:tc>
        <w:tc>
          <w:tcPr>
            <w:tcW w:w="869" w:type="dxa"/>
          </w:tcPr>
          <w:p w14:paraId="579CEA9F" w14:textId="77777777" w:rsidR="00903F69" w:rsidRDefault="00903F69" w:rsidP="00674A00">
            <w:r>
              <w:t>9</w:t>
            </w:r>
          </w:p>
        </w:tc>
      </w:tr>
      <w:tr w:rsidR="00903F69" w14:paraId="14976E8A" w14:textId="77777777" w:rsidTr="00674A00">
        <w:tc>
          <w:tcPr>
            <w:tcW w:w="1604" w:type="dxa"/>
          </w:tcPr>
          <w:p w14:paraId="2605AB7C" w14:textId="77777777" w:rsidR="00903F69" w:rsidRDefault="00903F69" w:rsidP="00674A00">
            <w:r>
              <w:t>Toserve</w:t>
            </w:r>
          </w:p>
        </w:tc>
        <w:tc>
          <w:tcPr>
            <w:tcW w:w="888" w:type="dxa"/>
          </w:tcPr>
          <w:p w14:paraId="42907AA1" w14:textId="77777777" w:rsidR="00903F69" w:rsidRDefault="00903F69" w:rsidP="00674A00">
            <w:r w:rsidRPr="00DB0FBE">
              <w:t>5.120</w:t>
            </w:r>
          </w:p>
        </w:tc>
        <w:tc>
          <w:tcPr>
            <w:tcW w:w="888" w:type="dxa"/>
          </w:tcPr>
          <w:p w14:paraId="3BBD5060" w14:textId="77777777" w:rsidR="00903F69" w:rsidRDefault="00903F69" w:rsidP="00674A00">
            <w:r w:rsidRPr="00DB0FBE">
              <w:t>7.630</w:t>
            </w:r>
          </w:p>
        </w:tc>
        <w:tc>
          <w:tcPr>
            <w:tcW w:w="887" w:type="dxa"/>
          </w:tcPr>
          <w:p w14:paraId="68C13D34" w14:textId="77777777" w:rsidR="00903F69" w:rsidRDefault="00903F69" w:rsidP="00674A00">
            <w:r w:rsidRPr="00DB0FBE">
              <w:t>11.900</w:t>
            </w:r>
          </w:p>
        </w:tc>
        <w:tc>
          <w:tcPr>
            <w:tcW w:w="888" w:type="dxa"/>
          </w:tcPr>
          <w:p w14:paraId="5855D4EC" w14:textId="77777777" w:rsidR="00903F69" w:rsidRDefault="00903F69" w:rsidP="00674A00">
            <w:r w:rsidRPr="00DB0FBE">
              <w:t>7.790</w:t>
            </w:r>
          </w:p>
        </w:tc>
        <w:tc>
          <w:tcPr>
            <w:tcW w:w="888" w:type="dxa"/>
          </w:tcPr>
          <w:p w14:paraId="6FD64430" w14:textId="77777777" w:rsidR="00903F69" w:rsidRDefault="00903F69" w:rsidP="00674A00">
            <w:r w:rsidRPr="00DB0FBE">
              <w:t>5.820</w:t>
            </w:r>
          </w:p>
        </w:tc>
        <w:tc>
          <w:tcPr>
            <w:tcW w:w="888" w:type="dxa"/>
          </w:tcPr>
          <w:p w14:paraId="0A02D935" w14:textId="77777777" w:rsidR="00903F69" w:rsidRDefault="00903F69" w:rsidP="00674A00">
            <w:r w:rsidRPr="00DB0FBE">
              <w:t>5.070</w:t>
            </w:r>
          </w:p>
        </w:tc>
        <w:tc>
          <w:tcPr>
            <w:tcW w:w="888" w:type="dxa"/>
          </w:tcPr>
          <w:p w14:paraId="2A536BCB" w14:textId="77777777" w:rsidR="00903F69" w:rsidRDefault="00903F69" w:rsidP="00674A00">
            <w:r w:rsidRPr="00DB0FBE">
              <w:t>5.550</w:t>
            </w:r>
          </w:p>
        </w:tc>
        <w:tc>
          <w:tcPr>
            <w:tcW w:w="888" w:type="dxa"/>
          </w:tcPr>
          <w:p w14:paraId="5D5B24A9" w14:textId="77777777" w:rsidR="00903F69" w:rsidRDefault="00903F69" w:rsidP="00674A00">
            <w:r w:rsidRPr="00DB0FBE">
              <w:t>5.490</w:t>
            </w:r>
          </w:p>
        </w:tc>
        <w:tc>
          <w:tcPr>
            <w:tcW w:w="869" w:type="dxa"/>
          </w:tcPr>
          <w:p w14:paraId="0C9A400A" w14:textId="77777777" w:rsidR="00903F69" w:rsidRDefault="00903F69" w:rsidP="00674A00">
            <w:r w:rsidRPr="00DB0FBE">
              <w:t>7.120</w:t>
            </w:r>
          </w:p>
        </w:tc>
      </w:tr>
      <w:tr w:rsidR="00903F69" w14:paraId="19D4E767" w14:textId="77777777" w:rsidTr="00674A00">
        <w:tc>
          <w:tcPr>
            <w:tcW w:w="1604" w:type="dxa"/>
          </w:tcPr>
          <w:p w14:paraId="107872BC" w14:textId="77777777" w:rsidR="00903F69" w:rsidRDefault="00903F69" w:rsidP="00674A00">
            <w:r>
              <w:t>probatnonzero</w:t>
            </w:r>
          </w:p>
        </w:tc>
        <w:tc>
          <w:tcPr>
            <w:tcW w:w="888" w:type="dxa"/>
          </w:tcPr>
          <w:p w14:paraId="77D65E86" w14:textId="77777777" w:rsidR="00903F69" w:rsidRDefault="00903F69" w:rsidP="00674A00">
            <w:r w:rsidRPr="00DB0FBE">
              <w:t>0.500</w:t>
            </w:r>
          </w:p>
        </w:tc>
        <w:tc>
          <w:tcPr>
            <w:tcW w:w="888" w:type="dxa"/>
          </w:tcPr>
          <w:p w14:paraId="75F53EC6" w14:textId="77777777" w:rsidR="00903F69" w:rsidRDefault="00903F69" w:rsidP="00674A00">
            <w:r w:rsidRPr="00DB0FBE">
              <w:t>0.571</w:t>
            </w:r>
          </w:p>
        </w:tc>
        <w:tc>
          <w:tcPr>
            <w:tcW w:w="887" w:type="dxa"/>
          </w:tcPr>
          <w:p w14:paraId="5C763B1F" w14:textId="77777777" w:rsidR="00903F69" w:rsidRDefault="00903F69" w:rsidP="00674A00">
            <w:r w:rsidRPr="00DB0FBE">
              <w:t>0.424</w:t>
            </w:r>
          </w:p>
        </w:tc>
        <w:tc>
          <w:tcPr>
            <w:tcW w:w="888" w:type="dxa"/>
          </w:tcPr>
          <w:p w14:paraId="3EC70494" w14:textId="77777777" w:rsidR="00903F69" w:rsidRDefault="00903F69" w:rsidP="00674A00">
            <w:r w:rsidRPr="00DB0FBE">
              <w:t>0.315</w:t>
            </w:r>
          </w:p>
        </w:tc>
        <w:tc>
          <w:tcPr>
            <w:tcW w:w="888" w:type="dxa"/>
          </w:tcPr>
          <w:p w14:paraId="74078651" w14:textId="77777777" w:rsidR="00903F69" w:rsidRDefault="00903F69" w:rsidP="00674A00">
            <w:r w:rsidRPr="00DB0FBE">
              <w:t>0.431</w:t>
            </w:r>
          </w:p>
        </w:tc>
        <w:tc>
          <w:tcPr>
            <w:tcW w:w="888" w:type="dxa"/>
          </w:tcPr>
          <w:p w14:paraId="5FB8C87C" w14:textId="77777777" w:rsidR="00903F69" w:rsidRDefault="00903F69" w:rsidP="00674A00">
            <w:r w:rsidRPr="00DB0FBE">
              <w:t>0.602</w:t>
            </w:r>
          </w:p>
        </w:tc>
        <w:tc>
          <w:tcPr>
            <w:tcW w:w="888" w:type="dxa"/>
          </w:tcPr>
          <w:p w14:paraId="4EF02F03" w14:textId="77777777" w:rsidR="00903F69" w:rsidRDefault="00903F69" w:rsidP="00674A00">
            <w:r w:rsidRPr="00DB0FBE">
              <w:t>0.294</w:t>
            </w:r>
          </w:p>
        </w:tc>
        <w:tc>
          <w:tcPr>
            <w:tcW w:w="888" w:type="dxa"/>
          </w:tcPr>
          <w:p w14:paraId="6F486A7E" w14:textId="77777777" w:rsidR="00903F69" w:rsidRDefault="00903F69" w:rsidP="00674A00">
            <w:r w:rsidRPr="00DB0FBE">
              <w:t>0.485</w:t>
            </w:r>
          </w:p>
        </w:tc>
        <w:tc>
          <w:tcPr>
            <w:tcW w:w="869" w:type="dxa"/>
          </w:tcPr>
          <w:p w14:paraId="482A4CE6" w14:textId="77777777" w:rsidR="00903F69" w:rsidRDefault="00903F69" w:rsidP="00674A00">
            <w:r w:rsidRPr="00DB0FBE">
              <w:t>0.327</w:t>
            </w:r>
          </w:p>
        </w:tc>
      </w:tr>
      <w:tr w:rsidR="00903F69" w14:paraId="030BA850" w14:textId="77777777" w:rsidTr="00674A00">
        <w:tc>
          <w:tcPr>
            <w:tcW w:w="1604" w:type="dxa"/>
          </w:tcPr>
          <w:p w14:paraId="17BE17B6" w14:textId="77777777" w:rsidR="00903F69" w:rsidRDefault="00903F69" w:rsidP="00674A00">
            <w:r>
              <w:t>Probat</w:t>
            </w:r>
          </w:p>
        </w:tc>
        <w:tc>
          <w:tcPr>
            <w:tcW w:w="888" w:type="dxa"/>
          </w:tcPr>
          <w:p w14:paraId="72A06AEB" w14:textId="77777777" w:rsidR="00903F69" w:rsidRDefault="00903F69" w:rsidP="00674A00">
            <w:r w:rsidRPr="00DB0FBE">
              <w:t>12.500</w:t>
            </w:r>
          </w:p>
        </w:tc>
        <w:tc>
          <w:tcPr>
            <w:tcW w:w="888" w:type="dxa"/>
          </w:tcPr>
          <w:p w14:paraId="0F32B65B" w14:textId="77777777" w:rsidR="00903F69" w:rsidRDefault="00903F69" w:rsidP="00674A00">
            <w:r w:rsidRPr="00DB0FBE">
              <w:t>11.500</w:t>
            </w:r>
          </w:p>
        </w:tc>
        <w:tc>
          <w:tcPr>
            <w:tcW w:w="887" w:type="dxa"/>
          </w:tcPr>
          <w:p w14:paraId="278A73A3" w14:textId="77777777" w:rsidR="00903F69" w:rsidRDefault="00903F69" w:rsidP="00674A00">
            <w:r w:rsidRPr="00DB0FBE">
              <w:t>11.700</w:t>
            </w:r>
          </w:p>
        </w:tc>
        <w:tc>
          <w:tcPr>
            <w:tcW w:w="888" w:type="dxa"/>
          </w:tcPr>
          <w:p w14:paraId="0582FEFF" w14:textId="77777777" w:rsidR="00903F69" w:rsidRDefault="00903F69" w:rsidP="00674A00">
            <w:r w:rsidRPr="00DB0FBE">
              <w:t>6.830</w:t>
            </w:r>
          </w:p>
        </w:tc>
        <w:tc>
          <w:tcPr>
            <w:tcW w:w="888" w:type="dxa"/>
          </w:tcPr>
          <w:p w14:paraId="0D7D3AC1" w14:textId="77777777" w:rsidR="00903F69" w:rsidRDefault="00903F69" w:rsidP="00674A00">
            <w:r w:rsidRPr="00DB0FBE">
              <w:t>13.700</w:t>
            </w:r>
          </w:p>
        </w:tc>
        <w:tc>
          <w:tcPr>
            <w:tcW w:w="888" w:type="dxa"/>
          </w:tcPr>
          <w:p w14:paraId="1843C7D8" w14:textId="77777777" w:rsidR="00903F69" w:rsidRDefault="00903F69" w:rsidP="00674A00">
            <w:r w:rsidRPr="00DB0FBE">
              <w:t>14.900</w:t>
            </w:r>
          </w:p>
        </w:tc>
        <w:tc>
          <w:tcPr>
            <w:tcW w:w="888" w:type="dxa"/>
          </w:tcPr>
          <w:p w14:paraId="7B56791D" w14:textId="77777777" w:rsidR="00903F69" w:rsidRDefault="00903F69" w:rsidP="00674A00">
            <w:r w:rsidRPr="00DB0FBE">
              <w:t>6.360</w:t>
            </w:r>
          </w:p>
        </w:tc>
        <w:tc>
          <w:tcPr>
            <w:tcW w:w="888" w:type="dxa"/>
          </w:tcPr>
          <w:p w14:paraId="3F7150F6" w14:textId="77777777" w:rsidR="00903F69" w:rsidRDefault="00903F69" w:rsidP="00674A00">
            <w:r w:rsidRPr="00DB0FBE">
              <w:t>8.740</w:t>
            </w:r>
          </w:p>
        </w:tc>
        <w:tc>
          <w:tcPr>
            <w:tcW w:w="869" w:type="dxa"/>
          </w:tcPr>
          <w:p w14:paraId="793BB7EB" w14:textId="77777777" w:rsidR="00903F69" w:rsidRDefault="00903F69" w:rsidP="00674A00">
            <w:r w:rsidRPr="00DB0FBE">
              <w:t>7.050</w:t>
            </w:r>
          </w:p>
        </w:tc>
      </w:tr>
      <w:tr w:rsidR="00903F69" w14:paraId="100E975F" w14:textId="77777777" w:rsidTr="00674A00">
        <w:tc>
          <w:tcPr>
            <w:tcW w:w="1604" w:type="dxa"/>
          </w:tcPr>
          <w:p w14:paraId="7144B4F0" w14:textId="77777777" w:rsidR="00903F69" w:rsidRDefault="00903F69" w:rsidP="00674A00">
            <w:r>
              <w:t>incarcerate</w:t>
            </w:r>
          </w:p>
        </w:tc>
        <w:tc>
          <w:tcPr>
            <w:tcW w:w="888" w:type="dxa"/>
          </w:tcPr>
          <w:p w14:paraId="73DE5E03" w14:textId="77777777" w:rsidR="00903F69" w:rsidRDefault="00903F69" w:rsidP="00674A00">
            <w:r w:rsidRPr="00DB0FBE">
              <w:t>0.336</w:t>
            </w:r>
          </w:p>
        </w:tc>
        <w:tc>
          <w:tcPr>
            <w:tcW w:w="888" w:type="dxa"/>
          </w:tcPr>
          <w:p w14:paraId="34C98F8D" w14:textId="77777777" w:rsidR="00903F69" w:rsidRDefault="00903F69" w:rsidP="00674A00">
            <w:r w:rsidRPr="00DB0FBE">
              <w:t>0.250</w:t>
            </w:r>
          </w:p>
        </w:tc>
        <w:tc>
          <w:tcPr>
            <w:tcW w:w="887" w:type="dxa"/>
          </w:tcPr>
          <w:p w14:paraId="3394F4CE" w14:textId="77777777" w:rsidR="00903F69" w:rsidRDefault="00903F69" w:rsidP="00674A00">
            <w:r w:rsidRPr="00DB0FBE">
              <w:t>0.653</w:t>
            </w:r>
          </w:p>
        </w:tc>
        <w:tc>
          <w:tcPr>
            <w:tcW w:w="888" w:type="dxa"/>
          </w:tcPr>
          <w:p w14:paraId="748061D8" w14:textId="77777777" w:rsidR="00903F69" w:rsidRDefault="00903F69" w:rsidP="00674A00">
            <w:r w:rsidRPr="00DB0FBE">
              <w:t>0.565</w:t>
            </w:r>
          </w:p>
        </w:tc>
        <w:tc>
          <w:tcPr>
            <w:tcW w:w="888" w:type="dxa"/>
          </w:tcPr>
          <w:p w14:paraId="7C368198" w14:textId="77777777" w:rsidR="00903F69" w:rsidRDefault="00903F69" w:rsidP="00674A00">
            <w:r w:rsidRPr="00DB0FBE">
              <w:t>0.336</w:t>
            </w:r>
          </w:p>
        </w:tc>
        <w:tc>
          <w:tcPr>
            <w:tcW w:w="888" w:type="dxa"/>
          </w:tcPr>
          <w:p w14:paraId="5216943C" w14:textId="77777777" w:rsidR="00903F69" w:rsidRDefault="00903F69" w:rsidP="00674A00">
            <w:r w:rsidRPr="00DB0FBE">
              <w:t>0.484</w:t>
            </w:r>
          </w:p>
        </w:tc>
        <w:tc>
          <w:tcPr>
            <w:tcW w:w="888" w:type="dxa"/>
          </w:tcPr>
          <w:p w14:paraId="4741B0EA" w14:textId="77777777" w:rsidR="00903F69" w:rsidRDefault="00903F69" w:rsidP="00674A00">
            <w:r w:rsidRPr="00DB0FBE">
              <w:t>0.431</w:t>
            </w:r>
          </w:p>
        </w:tc>
        <w:tc>
          <w:tcPr>
            <w:tcW w:w="888" w:type="dxa"/>
          </w:tcPr>
          <w:p w14:paraId="3E2CE929" w14:textId="77777777" w:rsidR="00903F69" w:rsidRDefault="00903F69" w:rsidP="00674A00">
            <w:r w:rsidRPr="00DB0FBE">
              <w:t>0.232</w:t>
            </w:r>
          </w:p>
        </w:tc>
        <w:tc>
          <w:tcPr>
            <w:tcW w:w="869" w:type="dxa"/>
          </w:tcPr>
          <w:p w14:paraId="5BF98FCD" w14:textId="77777777" w:rsidR="00903F69" w:rsidRDefault="00903F69" w:rsidP="00674A00">
            <w:r w:rsidRPr="00DB0FBE">
              <w:t>0.445</w:t>
            </w:r>
          </w:p>
        </w:tc>
      </w:tr>
      <w:tr w:rsidR="00903F69" w14:paraId="14ADD495" w14:textId="77777777" w:rsidTr="00674A00">
        <w:tc>
          <w:tcPr>
            <w:tcW w:w="1604" w:type="dxa"/>
          </w:tcPr>
          <w:p w14:paraId="1AD1E092" w14:textId="77777777" w:rsidR="00903F69" w:rsidRDefault="00903F69" w:rsidP="00674A00">
            <w:r>
              <w:t>Incarc</w:t>
            </w:r>
          </w:p>
        </w:tc>
        <w:tc>
          <w:tcPr>
            <w:tcW w:w="888" w:type="dxa"/>
          </w:tcPr>
          <w:p w14:paraId="00A0F857" w14:textId="77777777" w:rsidR="00903F69" w:rsidRDefault="00903F69" w:rsidP="00674A00">
            <w:r w:rsidRPr="00DB0FBE">
              <w:t>24.600</w:t>
            </w:r>
          </w:p>
        </w:tc>
        <w:tc>
          <w:tcPr>
            <w:tcW w:w="888" w:type="dxa"/>
          </w:tcPr>
          <w:p w14:paraId="3A63D708" w14:textId="77777777" w:rsidR="00903F69" w:rsidRDefault="00903F69" w:rsidP="00674A00">
            <w:r w:rsidRPr="00DB0FBE">
              <w:t>82.600</w:t>
            </w:r>
          </w:p>
        </w:tc>
        <w:tc>
          <w:tcPr>
            <w:tcW w:w="887" w:type="dxa"/>
          </w:tcPr>
          <w:p w14:paraId="233D14F1" w14:textId="77777777" w:rsidR="00903F69" w:rsidRDefault="00903F69" w:rsidP="00674A00">
            <w:r w:rsidRPr="00DB0FBE">
              <w:t>28.200</w:t>
            </w:r>
          </w:p>
        </w:tc>
        <w:tc>
          <w:tcPr>
            <w:tcW w:w="888" w:type="dxa"/>
          </w:tcPr>
          <w:p w14:paraId="795927FB" w14:textId="77777777" w:rsidR="00903F69" w:rsidRDefault="00903F69" w:rsidP="00674A00">
            <w:r w:rsidRPr="00DB0FBE">
              <w:t>11.200</w:t>
            </w:r>
          </w:p>
        </w:tc>
        <w:tc>
          <w:tcPr>
            <w:tcW w:w="888" w:type="dxa"/>
          </w:tcPr>
          <w:p w14:paraId="6C5FBE7E" w14:textId="77777777" w:rsidR="00903F69" w:rsidRDefault="00903F69" w:rsidP="00674A00">
            <w:r w:rsidRPr="00DB0FBE">
              <w:t>18.800</w:t>
            </w:r>
          </w:p>
        </w:tc>
        <w:tc>
          <w:tcPr>
            <w:tcW w:w="888" w:type="dxa"/>
          </w:tcPr>
          <w:p w14:paraId="301BE0C9" w14:textId="77777777" w:rsidR="00903F69" w:rsidRDefault="00903F69" w:rsidP="00674A00">
            <w:r w:rsidRPr="00DB0FBE">
              <w:t>21.000</w:t>
            </w:r>
          </w:p>
        </w:tc>
        <w:tc>
          <w:tcPr>
            <w:tcW w:w="888" w:type="dxa"/>
          </w:tcPr>
          <w:p w14:paraId="388B3FFC" w14:textId="77777777" w:rsidR="00903F69" w:rsidRDefault="00903F69" w:rsidP="00674A00">
            <w:r w:rsidRPr="00DB0FBE">
              <w:t>11.600</w:t>
            </w:r>
          </w:p>
        </w:tc>
        <w:tc>
          <w:tcPr>
            <w:tcW w:w="888" w:type="dxa"/>
          </w:tcPr>
          <w:p w14:paraId="51226C87" w14:textId="77777777" w:rsidR="00903F69" w:rsidRDefault="00903F69" w:rsidP="00674A00">
            <w:r w:rsidRPr="00DB0FBE">
              <w:t>24.500</w:t>
            </w:r>
          </w:p>
        </w:tc>
        <w:tc>
          <w:tcPr>
            <w:tcW w:w="869" w:type="dxa"/>
          </w:tcPr>
          <w:p w14:paraId="30AA69E9" w14:textId="77777777" w:rsidR="00903F69" w:rsidRDefault="00903F69" w:rsidP="00674A00">
            <w:r w:rsidRPr="00DB0FBE">
              <w:t>14.200</w:t>
            </w:r>
          </w:p>
        </w:tc>
      </w:tr>
    </w:tbl>
    <w:p w14:paraId="08B5C809" w14:textId="77777777" w:rsidR="00D87EB6" w:rsidRDefault="00D87EB6" w:rsidP="00403A79"/>
    <w:p w14:paraId="50D80304" w14:textId="7AFE7116" w:rsidR="007C0024" w:rsidRDefault="007C5891" w:rsidP="00403A79">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4"/>
      </w:r>
    </w:p>
    <w:p w14:paraId="21C3CF8E" w14:textId="77777777" w:rsidR="007C0024" w:rsidRDefault="007C0024" w:rsidP="00403A79"/>
    <w:p w14:paraId="7A43BA05" w14:textId="78ABB02B" w:rsidR="003F6067" w:rsidRDefault="00FD325C" w:rsidP="001D7D4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r w:rsidR="000F4A89">
        <w:rPr>
          <w:i/>
          <w:iCs/>
        </w:rPr>
        <w:t xml:space="preserve">incarc </w:t>
      </w:r>
      <w:r w:rsidR="000F4A89">
        <w:t xml:space="preserve">(total sentence in months), </w:t>
      </w:r>
      <w:r w:rsidR="000F4A89">
        <w:rPr>
          <w:i/>
          <w:iCs/>
        </w:rPr>
        <w:t xml:space="preserve">probat </w:t>
      </w:r>
      <w:r w:rsidR="000F4A89">
        <w:t xml:space="preserve">(months of probation), and </w:t>
      </w:r>
      <w:r w:rsidR="000F4A89" w:rsidRPr="000F4A89">
        <w:rPr>
          <w:i/>
          <w:iCs/>
        </w:rPr>
        <w:t>probatnonzero</w:t>
      </w:r>
      <w:r w:rsidR="000F4A89">
        <w:t xml:space="preserve"> (binary indicating sentence included probation), rank calendar 4 as the least or second</w:t>
      </w:r>
      <w:r w:rsidR="004343E5">
        <w:t>-</w:t>
      </w:r>
      <w:r w:rsidR="000F4A89">
        <w:t xml:space="preserve">least severe </w:t>
      </w:r>
      <w:proofErr w:type="gramStart"/>
      <w:r w:rsidR="000F4A89">
        <w:t>calendar;</w:t>
      </w:r>
      <w:proofErr w:type="gramEnd"/>
      <w:r w:rsidR="000F4A89">
        <w:t xml:space="preserve"> whereas, </w:t>
      </w:r>
      <w:r w:rsidR="000F4A89">
        <w:rPr>
          <w:i/>
          <w:iCs/>
        </w:rPr>
        <w:t>incarcerate</w:t>
      </w:r>
      <w:r w:rsidR="000F4A89">
        <w:t xml:space="preserve"> (binary indicating incarceration) and </w:t>
      </w:r>
      <w:r w:rsidR="000D4AD9">
        <w:rPr>
          <w:i/>
          <w:iCs/>
        </w:rPr>
        <w:t xml:space="preserve">to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2D77DB0D" w:rsidR="00D87EB6" w:rsidRDefault="005938A3" w:rsidP="00403A79">
      <w:pPr>
        <w:pStyle w:val="Heading2"/>
      </w:pPr>
      <w:r>
        <w:lastRenderedPageBreak/>
        <w:t>Figure</w:t>
      </w:r>
      <w:r w:rsidR="00403A79">
        <w:t xml:space="preserve"> 1. Metric disagreement in ranking calendars</w:t>
      </w:r>
    </w:p>
    <w:p w14:paraId="3B9CB766" w14:textId="4C7972B5" w:rsidR="005938A3" w:rsidRDefault="005938A3" w:rsidP="00403A79">
      <w:pPr>
        <w:rPr>
          <w:noProof/>
        </w:rPr>
      </w:pPr>
      <w:r>
        <w:rPr>
          <w:noProof/>
        </w:rPr>
        <w:drawing>
          <wp:inline distT="0" distB="0" distL="0" distR="0" wp14:anchorId="65222A90" wp14:editId="6BD80E6A">
            <wp:extent cx="64008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3A1AAE5B" w14:textId="31EE37B2" w:rsidR="005E1056" w:rsidRPr="002373EB" w:rsidRDefault="005E1056" w:rsidP="00403A79"/>
    <w:p w14:paraId="5A93E55A" w14:textId="6A1B46A8" w:rsidR="00054926" w:rsidRDefault="002A7E60" w:rsidP="00403A79">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proofErr w:type="gramStart"/>
      <w:r w:rsidR="00122887">
        <w:t xml:space="preserve">new </w:t>
      </w:r>
      <w:r w:rsidR="002A10EC">
        <w:t xml:space="preserve"> </w:t>
      </w:r>
      <w:r w:rsidR="00122887">
        <w:t>year</w:t>
      </w:r>
      <w:proofErr w:type="gramEnd"/>
      <w:r w:rsidR="002A10EC">
        <w:t>, at the moment judges may be reassigned.</w:t>
      </w:r>
    </w:p>
    <w:p w14:paraId="33727911" w14:textId="77777777" w:rsidR="00403A79" w:rsidRDefault="00403A79" w:rsidP="00403A79"/>
    <w:p w14:paraId="0362150A" w14:textId="508ECBE9" w:rsidR="00054926" w:rsidRDefault="00054926" w:rsidP="00403A79">
      <w:r>
        <w:t xml:space="preserve">First, I run the Augmented </w:t>
      </w:r>
      <w:r w:rsidR="005C74E5">
        <w:t>Dickey-Fuller (ADF) test on each endogenous variable of interest (</w:t>
      </w:r>
      <w:r w:rsidR="005C74E5">
        <w:rPr>
          <w:i/>
          <w:iCs/>
        </w:rPr>
        <w:t xml:space="preserve">incarc, incarcerate, </w:t>
      </w:r>
      <w:r w:rsidR="007A7A14">
        <w:rPr>
          <w:i/>
          <w:iCs/>
        </w:rPr>
        <w:t xml:space="preserve">probat, </w:t>
      </w:r>
      <w:r w:rsidR="005C74E5">
        <w:rPr>
          <w:i/>
          <w:iCs/>
        </w:rPr>
        <w:t>probatnonzero, toserve</w:t>
      </w:r>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1317DB8" w14:textId="3C436B86" w:rsidR="00B36EBB" w:rsidRDefault="00B36EBB">
      <w:pPr>
        <w:spacing w:after="200"/>
      </w:pPr>
      <w:r>
        <w:br w:type="page"/>
      </w:r>
    </w:p>
    <w:p w14:paraId="324AD4F9" w14:textId="03CBBE3A" w:rsidR="005938A3" w:rsidRDefault="005938A3" w:rsidP="00403A79">
      <w:pPr>
        <w:pStyle w:val="Heading2"/>
      </w:pPr>
      <w:r>
        <w:lastRenderedPageBreak/>
        <w:t>Table</w:t>
      </w:r>
      <w:r w:rsidR="00403A79">
        <w:t xml:space="preserve"> </w:t>
      </w:r>
      <w:r w:rsidR="003F6067">
        <w:t>2</w:t>
      </w:r>
      <w:r w:rsidR="00403A79">
        <w:t>. Augmented Dickey-Fuller Test results</w:t>
      </w:r>
    </w:p>
    <w:tbl>
      <w:tblPr>
        <w:tblW w:w="4716" w:type="dxa"/>
        <w:tblCellSpacing w:w="0" w:type="dxa"/>
        <w:tblCellMar>
          <w:top w:w="15" w:type="dxa"/>
          <w:left w:w="15" w:type="dxa"/>
          <w:bottom w:w="15" w:type="dxa"/>
          <w:right w:w="15" w:type="dxa"/>
        </w:tblCellMar>
        <w:tblLook w:val="04A0" w:firstRow="1" w:lastRow="0" w:firstColumn="1" w:lastColumn="0" w:noHBand="0" w:noVBand="1"/>
      </w:tblPr>
      <w:tblGrid>
        <w:gridCol w:w="1552"/>
        <w:gridCol w:w="1412"/>
        <w:gridCol w:w="1305"/>
        <w:gridCol w:w="1245"/>
      </w:tblGrid>
      <w:tr w:rsidR="00B36EBB" w:rsidRPr="00B36EBB" w14:paraId="7450F1A7"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4F9D478F" w14:textId="48644C7D" w:rsidR="00B36EBB" w:rsidRPr="00B36EBB" w:rsidRDefault="00B36EBB" w:rsidP="00B36EBB">
            <w:r w:rsidRPr="00B36EBB">
              <w:t>Variabl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5FCF15C9" w14:textId="705E2E43" w:rsidR="00B36EBB" w:rsidRPr="00B36EBB" w:rsidRDefault="00B36EBB" w:rsidP="00B36EBB">
            <w:pPr>
              <w:jc w:val="right"/>
            </w:pPr>
            <w:r w:rsidRPr="00B36EBB">
              <w:t>Test Statisti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6839BE2" w14:textId="76F93DEB" w:rsidR="00B36EBB" w:rsidRPr="00B36EBB" w:rsidRDefault="00B36EBB" w:rsidP="00B36EBB">
            <w:pPr>
              <w:jc w:val="right"/>
            </w:pPr>
            <w:r w:rsidRPr="00B36EBB">
              <w:t>P-valu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1FFFB1B" w14:textId="23436F7A" w:rsidR="00B36EBB" w:rsidRPr="00B36EBB" w:rsidRDefault="00B36EBB" w:rsidP="00B36EBB">
            <w:r w:rsidRPr="00B36EBB">
              <w:t>Alternative</w:t>
            </w:r>
          </w:p>
        </w:tc>
      </w:tr>
      <w:tr w:rsidR="00B36EBB" w:rsidRPr="00B36EBB" w14:paraId="64DB4620"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EC194C7" w14:textId="77777777" w:rsidR="00B36EBB" w:rsidRPr="00B36EBB" w:rsidRDefault="00B36EBB" w:rsidP="00B36EBB">
            <w:r w:rsidRPr="00B36EBB">
              <w:t>probat</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3756DD0" w14:textId="77777777" w:rsidR="00B36EBB" w:rsidRPr="00B36EBB" w:rsidRDefault="00B36EBB" w:rsidP="00B36EBB">
            <w:pPr>
              <w:jc w:val="right"/>
            </w:pPr>
            <w:r w:rsidRPr="00B36EBB">
              <w:t>-3.69395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B027E08" w14:textId="77777777" w:rsidR="00B36EBB" w:rsidRPr="00B36EBB" w:rsidRDefault="00B36EBB" w:rsidP="00B36EBB">
            <w:pPr>
              <w:jc w:val="right"/>
            </w:pPr>
            <w:r w:rsidRPr="00B36EBB">
              <w:t>0.0260752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9A9DEF5" w14:textId="77777777" w:rsidR="00B36EBB" w:rsidRPr="00B36EBB" w:rsidRDefault="00B36EBB" w:rsidP="00B36EBB">
            <w:r w:rsidRPr="00B36EBB">
              <w:t>stationary</w:t>
            </w:r>
          </w:p>
        </w:tc>
      </w:tr>
      <w:tr w:rsidR="00B36EBB" w:rsidRPr="00B36EBB" w14:paraId="548C02FF"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0B47629" w14:textId="77777777" w:rsidR="00B36EBB" w:rsidRPr="00B36EBB" w:rsidRDefault="00B36EBB" w:rsidP="00B36EBB">
            <w:r w:rsidRPr="00B36EBB">
              <w:t>toserv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625F730" w14:textId="77777777" w:rsidR="00B36EBB" w:rsidRPr="00B36EBB" w:rsidRDefault="00B36EBB" w:rsidP="00B36EBB">
            <w:pPr>
              <w:jc w:val="right"/>
            </w:pPr>
            <w:r w:rsidRPr="00B36EBB">
              <w:t>-5.40371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9889C50"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8E1ABE4" w14:textId="77777777" w:rsidR="00B36EBB" w:rsidRPr="00B36EBB" w:rsidRDefault="00B36EBB" w:rsidP="00B36EBB">
            <w:r w:rsidRPr="00B36EBB">
              <w:t>stationary</w:t>
            </w:r>
          </w:p>
        </w:tc>
      </w:tr>
      <w:tr w:rsidR="00B36EBB" w:rsidRPr="00B36EBB" w14:paraId="76FD3099"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1DA74CE" w14:textId="77777777" w:rsidR="00B36EBB" w:rsidRPr="00B36EBB" w:rsidRDefault="00B36EBB" w:rsidP="00B36EBB">
            <w:r w:rsidRPr="00B36EBB">
              <w:t>incarcerat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44BFED89" w14:textId="77777777" w:rsidR="00B36EBB" w:rsidRPr="00B36EBB" w:rsidRDefault="00B36EBB" w:rsidP="00B36EBB">
            <w:pPr>
              <w:jc w:val="right"/>
            </w:pPr>
            <w:r w:rsidRPr="00B36EBB">
              <w:t>-4.592618</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12086D6D"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85A9B1A" w14:textId="77777777" w:rsidR="00B36EBB" w:rsidRPr="00B36EBB" w:rsidRDefault="00B36EBB" w:rsidP="00B36EBB">
            <w:r w:rsidRPr="00B36EBB">
              <w:t>stationary</w:t>
            </w:r>
          </w:p>
        </w:tc>
      </w:tr>
      <w:tr w:rsidR="00B36EBB" w:rsidRPr="00B36EBB" w14:paraId="0DC137C5"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5811B1C" w14:textId="77777777" w:rsidR="00B36EBB" w:rsidRPr="00B36EBB" w:rsidRDefault="00B36EBB" w:rsidP="00B36EBB">
            <w:r w:rsidRPr="00B36EBB">
              <w:t>probatnonzero</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4FA07E4" w14:textId="77777777" w:rsidR="00B36EBB" w:rsidRPr="00B36EBB" w:rsidRDefault="00B36EBB" w:rsidP="00B36EBB">
            <w:pPr>
              <w:jc w:val="right"/>
            </w:pPr>
            <w:r w:rsidRPr="00B36EBB">
              <w:t>-3.767729</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70DA672" w14:textId="77777777" w:rsidR="00B36EBB" w:rsidRPr="00B36EBB" w:rsidRDefault="00B36EBB" w:rsidP="00B36EBB">
            <w:pPr>
              <w:jc w:val="right"/>
            </w:pPr>
            <w:r w:rsidRPr="00B36EBB">
              <w:t>0.0219265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1B73D8E" w14:textId="77777777" w:rsidR="00B36EBB" w:rsidRPr="00B36EBB" w:rsidRDefault="00B36EBB" w:rsidP="00B36EBB">
            <w:r w:rsidRPr="00B36EBB">
              <w:t>stationary</w:t>
            </w:r>
          </w:p>
        </w:tc>
      </w:tr>
      <w:tr w:rsidR="00B36EBB" w:rsidRPr="00B36EBB" w14:paraId="5F9DF66E"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C6076AE" w14:textId="77777777" w:rsidR="00B36EBB" w:rsidRPr="00B36EBB" w:rsidRDefault="00B36EBB" w:rsidP="00B36EBB">
            <w:r w:rsidRPr="00B36EBB">
              <w:t>incar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BB5D53D" w14:textId="77777777" w:rsidR="00B36EBB" w:rsidRPr="00B36EBB" w:rsidRDefault="00B36EBB" w:rsidP="00B36EBB">
            <w:pPr>
              <w:jc w:val="right"/>
            </w:pPr>
            <w:r w:rsidRPr="00B36EBB">
              <w:t>-4.132075</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9C271CE"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394D436" w14:textId="77777777" w:rsidR="00B36EBB" w:rsidRPr="00B36EBB" w:rsidRDefault="00B36EBB" w:rsidP="00B36EBB">
            <w:r w:rsidRPr="00B36EBB">
              <w:t>stationary</w:t>
            </w:r>
          </w:p>
        </w:tc>
      </w:tr>
    </w:tbl>
    <w:p w14:paraId="65FD80F4" w14:textId="77777777" w:rsidR="00B36EBB" w:rsidRDefault="00B36EBB" w:rsidP="00403A79"/>
    <w:p w14:paraId="0A53CE0B" w14:textId="4A28B0B8" w:rsidR="00B36EBB" w:rsidRDefault="00100C86" w:rsidP="001D7D46">
      <w:r>
        <w:t>Next, we can examine the trend line over time, as fitted with a glm model.</w:t>
      </w:r>
      <w:r w:rsidR="007C0024">
        <w:t xml:space="preserve">  The below plot visualizes these trends and the associated standard errors.  The extent of the overlap of standard errors </w:t>
      </w:r>
      <w:proofErr w:type="gramStart"/>
      <w:r w:rsidR="007C0024">
        <w:t>imply</w:t>
      </w:r>
      <w:proofErr w:type="gramEnd"/>
      <w:r w:rsidR="007C0024">
        <w:t xml:space="preserve">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5"/>
      </w:r>
      <w:r w:rsidR="00122887">
        <w:t xml:space="preserve">  Going forward, I will refer to </w:t>
      </w:r>
      <w:r w:rsidR="00122887">
        <w:rPr>
          <w:i/>
          <w:iCs/>
        </w:rPr>
        <w:t>toserve</w:t>
      </w:r>
      <w:r w:rsidR="00122887">
        <w:t xml:space="preserve"> as this measure most directly concerns the </w:t>
      </w:r>
      <w:r w:rsidR="0092253A">
        <w:t>research question of the paper.</w:t>
      </w:r>
      <w:r w:rsidR="00B36EBB">
        <w:br w:type="page"/>
      </w:r>
    </w:p>
    <w:p w14:paraId="3CEA109D" w14:textId="2D63C799" w:rsidR="00100C86" w:rsidRDefault="00403A79" w:rsidP="00403A79">
      <w:pPr>
        <w:pStyle w:val="Heading2"/>
      </w:pPr>
      <w:r>
        <w:lastRenderedPageBreak/>
        <w:t>Figure 2. Sentencing Behaviors over time for each measure of harshness</w:t>
      </w:r>
    </w:p>
    <w:p w14:paraId="495FA6E3" w14:textId="646090FF" w:rsidR="005C74E5" w:rsidRDefault="00403A79" w:rsidP="00403A79">
      <w:r>
        <w:rPr>
          <w:noProof/>
        </w:rPr>
        <w:drawing>
          <wp:inline distT="0" distB="0" distL="0" distR="0" wp14:anchorId="11E69808" wp14:editId="4C3DDD69">
            <wp:extent cx="6400800" cy="480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4800600"/>
                    </a:xfrm>
                    <a:prstGeom prst="rect">
                      <a:avLst/>
                    </a:prstGeom>
                    <a:noFill/>
                  </pic:spPr>
                </pic:pic>
              </a:graphicData>
            </a:graphic>
          </wp:inline>
        </w:drawing>
      </w:r>
    </w:p>
    <w:p w14:paraId="09D49379" w14:textId="77777777" w:rsidR="00AB3DE8" w:rsidRPr="00403A79" w:rsidRDefault="00AB3DE8" w:rsidP="00403A79">
      <w:pPr>
        <w:pStyle w:val="Heading1"/>
      </w:pPr>
      <w:r w:rsidRPr="00403A79">
        <w:t>Analysis</w:t>
      </w:r>
    </w:p>
    <w:p w14:paraId="58CB818D" w14:textId="7C9F425F" w:rsidR="00314895" w:rsidRDefault="00CF0CA3" w:rsidP="00403A79">
      <w:r>
        <w:t xml:space="preserve">Of Green and Winik’s analysis, I replicate the instrumental variable regressions in 2SLS and LIML, looking </w:t>
      </w:r>
      <w:r w:rsidR="006F1AD0">
        <w:t xml:space="preserve">at </w:t>
      </w:r>
      <w:r>
        <w:t xml:space="preserve">only one endogenous variable, </w:t>
      </w:r>
      <w:r>
        <w:rPr>
          <w:i/>
          <w:iCs/>
        </w:rPr>
        <w:t>toserve</w:t>
      </w:r>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r w:rsidR="000D3EE4">
        <w:rPr>
          <w:i/>
          <w:iCs/>
        </w:rPr>
        <w:t>laterarr</w:t>
      </w:r>
      <w:r w:rsidR="000D3EE4">
        <w:t>, which measures if the defendant is rearrested within four years of the disposition date.  This is the preferred outcome variable in Green and Winik, and I feel that Roodman sufficiently explores the other most compelling binary outcome variable, which indicates if defendants are convicted within the follow-up interval</w:t>
      </w:r>
      <w:r w:rsidR="00EC40AF">
        <w:t>, to corroborate Green and Winik’s analysis.</w:t>
      </w:r>
    </w:p>
    <w:p w14:paraId="04C23D63" w14:textId="77777777" w:rsidR="0057054B" w:rsidRDefault="0057054B" w:rsidP="00403A79"/>
    <w:p w14:paraId="464BC4EA" w14:textId="5A761EA4" w:rsidR="00890813" w:rsidRPr="00890813" w:rsidRDefault="00B8236C" w:rsidP="00403A79">
      <w:r>
        <w:t>T</w:t>
      </w:r>
      <w:r w:rsidR="00890813">
        <w:t xml:space="preserve">he equation I use in the analysis uses the instrumental variable, </w:t>
      </w:r>
      <w:r w:rsidR="00890813">
        <w:rPr>
          <w:i/>
          <w:iCs/>
        </w:rPr>
        <w:t>calendar</w:t>
      </w:r>
      <w:r w:rsidR="00890813">
        <w:t xml:space="preserve">, to estimate the causal impact of </w:t>
      </w:r>
      <w:r w:rsidR="00890813">
        <w:rPr>
          <w:i/>
          <w:iCs/>
        </w:rPr>
        <w:t>toserve</w:t>
      </w:r>
      <w:r w:rsidR="00890813">
        <w:t xml:space="preserve"> on</w:t>
      </w:r>
      <w:r w:rsidR="00890813">
        <w:rPr>
          <w:i/>
          <w:iCs/>
        </w:rPr>
        <w:t xml:space="preserve"> laterarr</w:t>
      </w:r>
      <w:r w:rsidR="00890813">
        <w:t>, while controlling for the relevant covariates.</w:t>
      </w:r>
    </w:p>
    <w:p w14:paraId="30BA6DD4" w14:textId="77777777" w:rsidR="0057054B" w:rsidRDefault="0057054B" w:rsidP="00403A79"/>
    <w:p w14:paraId="306C5460" w14:textId="51936E10" w:rsidR="00365679" w:rsidRDefault="00B21AE0" w:rsidP="00403A79">
      <w:r>
        <w:t>To implement the analysis in R, I utilize the packages “plm” and “ivmodel.”  The former offers only 2SLS but permits multiple endogenous variables and robust</w:t>
      </w:r>
      <w:r w:rsidR="00B8236C">
        <w:t xml:space="preserve"> clustered</w:t>
      </w:r>
      <w:r>
        <w:t xml:space="preserve"> standard errors, while </w:t>
      </w:r>
      <w:r>
        <w:lastRenderedPageBreak/>
        <w:t>the second offers both 2SLS and LIML, but only permits one endogenous variable.</w:t>
      </w:r>
      <w:r w:rsidR="00EC40AF">
        <w:t xml:space="preserve">  I replicate Green and Roodman’s table 7 with package “plm.”</w:t>
      </w:r>
      <w:r w:rsidR="0057054B">
        <w:t xml:space="preserve">  See </w:t>
      </w:r>
      <w:r w:rsidR="007B2402">
        <w:t xml:space="preserve">full </w:t>
      </w:r>
      <w:r w:rsidR="0057054B">
        <w:t>results in Appendix 3.</w:t>
      </w:r>
    </w:p>
    <w:p w14:paraId="3A03826C" w14:textId="77777777" w:rsidR="007B2402" w:rsidRDefault="007B2402" w:rsidP="00403A79"/>
    <w:p w14:paraId="59A3A8D7" w14:textId="77777777" w:rsidR="007B2402" w:rsidRDefault="007B2402" w:rsidP="007B2402">
      <w:pPr>
        <w:pStyle w:val="Heading2"/>
      </w:pPr>
      <w:r>
        <w:t>Table 3a. Replicated Regression Coefficients for 2SLS from packages “plm”</w:t>
      </w:r>
    </w:p>
    <w:p w14:paraId="76913511" w14:textId="77777777" w:rsidR="007B2402" w:rsidRDefault="007B2402" w:rsidP="007B2402">
      <w:pPr>
        <w:pStyle w:val="BodyText"/>
      </w:pPr>
      <w:r>
        <w:rPr>
          <w:noProof/>
        </w:rPr>
        <w:drawing>
          <wp:inline distT="0" distB="0" distL="0" distR="0" wp14:anchorId="1309524E" wp14:editId="67A736BA">
            <wp:extent cx="2336213" cy="963538"/>
            <wp:effectExtent l="0" t="0" r="0" b="0"/>
            <wp:docPr id="14" name="Picture 1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b="91070"/>
                    <a:stretch/>
                  </pic:blipFill>
                  <pic:spPr bwMode="auto">
                    <a:xfrm>
                      <a:off x="0" y="0"/>
                      <a:ext cx="2356861" cy="9720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3BADBBC5" w14:textId="77777777" w:rsidR="007B2402" w:rsidRPr="007B2402" w:rsidRDefault="007B2402" w:rsidP="007B2402">
      <w:pPr>
        <w:pStyle w:val="BodyText"/>
      </w:pPr>
      <w:r>
        <w:rPr>
          <w:noProof/>
        </w:rPr>
        <w:drawing>
          <wp:inline distT="0" distB="0" distL="0" distR="0" wp14:anchorId="14EB66D9" wp14:editId="25D54E2D">
            <wp:extent cx="2336165" cy="865144"/>
            <wp:effectExtent l="0" t="0" r="0" b="0"/>
            <wp:docPr id="15" name="Picture 1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t="91977" b="1"/>
                    <a:stretch/>
                  </pic:blipFill>
                  <pic:spPr bwMode="auto">
                    <a:xfrm>
                      <a:off x="0" y="0"/>
                      <a:ext cx="2360608" cy="874196"/>
                    </a:xfrm>
                    <a:prstGeom prst="rect">
                      <a:avLst/>
                    </a:prstGeom>
                    <a:noFill/>
                    <a:ln>
                      <a:noFill/>
                    </a:ln>
                    <a:extLst>
                      <a:ext uri="{53640926-AAD7-44D8-BBD7-CCE9431645EC}">
                        <a14:shadowObscured xmlns:a14="http://schemas.microsoft.com/office/drawing/2010/main"/>
                      </a:ext>
                    </a:extLst>
                  </pic:spPr>
                </pic:pic>
              </a:graphicData>
            </a:graphic>
          </wp:inline>
        </w:drawing>
      </w:r>
    </w:p>
    <w:p w14:paraId="383162AF" w14:textId="77777777" w:rsidR="007B2402" w:rsidRDefault="007B2402" w:rsidP="00403A79"/>
    <w:p w14:paraId="12FC6DEE" w14:textId="511C9F23" w:rsidR="00EC40AF" w:rsidRDefault="00EC40AF" w:rsidP="00403A79">
      <w:r>
        <w:t>Below, I provide the results of</w:t>
      </w:r>
      <w:r w:rsidR="00890813">
        <w:t xml:space="preserve"> the LIML regression using the packages “ivmodel”.  Uniquely, this “ivmodel” function calculates both LIML and 2SLS.  Therefore, the table below permits direct comparison of the two estimated impacts.</w:t>
      </w:r>
    </w:p>
    <w:p w14:paraId="5211DF73" w14:textId="77777777" w:rsidR="00903F69" w:rsidRDefault="00903F69" w:rsidP="00403A79"/>
    <w:p w14:paraId="479CD1FF" w14:textId="4D50DFE1" w:rsidR="00B26132" w:rsidRPr="00365679" w:rsidRDefault="00B26132" w:rsidP="00403A79">
      <w:pPr>
        <w:pStyle w:val="Heading2"/>
      </w:pPr>
      <w:r w:rsidRPr="00365679">
        <w:t xml:space="preserve">Table </w:t>
      </w:r>
      <w:r w:rsidR="00903F69">
        <w:t>3</w:t>
      </w:r>
      <w:r>
        <w:t>b</w:t>
      </w:r>
      <w:r w:rsidRPr="00365679">
        <w:t xml:space="preserve">. </w:t>
      </w:r>
      <w:r w:rsidR="00903F69">
        <w:t xml:space="preserve">Replicated </w:t>
      </w:r>
      <w:r w:rsidRPr="00365679">
        <w:t>Regression Coefficients for LIML and 2SLS from package “ivmodel</w:t>
      </w:r>
      <w:r>
        <w:t>”</w:t>
      </w:r>
    </w:p>
    <w:tbl>
      <w:tblPr>
        <w:tblStyle w:val="TableGrid"/>
        <w:tblW w:w="0" w:type="auto"/>
        <w:tblLook w:val="04A0" w:firstRow="1" w:lastRow="0" w:firstColumn="1" w:lastColumn="0" w:noHBand="0" w:noVBand="1"/>
      </w:tblPr>
      <w:tblGrid>
        <w:gridCol w:w="1710"/>
        <w:gridCol w:w="1749"/>
        <w:gridCol w:w="789"/>
        <w:gridCol w:w="1800"/>
        <w:gridCol w:w="2162"/>
        <w:gridCol w:w="1366"/>
      </w:tblGrid>
      <w:tr w:rsidR="00B26132" w14:paraId="5DC22997" w14:textId="77777777" w:rsidTr="00674A00">
        <w:tc>
          <w:tcPr>
            <w:tcW w:w="1710" w:type="dxa"/>
          </w:tcPr>
          <w:p w14:paraId="6630EDF7" w14:textId="77777777" w:rsidR="00B26132" w:rsidRDefault="00B26132" w:rsidP="00403A79">
            <w:r>
              <w:t>Regression</w:t>
            </w:r>
          </w:p>
        </w:tc>
        <w:tc>
          <w:tcPr>
            <w:tcW w:w="1749" w:type="dxa"/>
          </w:tcPr>
          <w:p w14:paraId="7E25FDC2" w14:textId="77777777" w:rsidR="00B26132" w:rsidRDefault="00B26132" w:rsidP="00403A79">
            <w:r>
              <w:t>Endogenous</w:t>
            </w:r>
          </w:p>
        </w:tc>
        <w:tc>
          <w:tcPr>
            <w:tcW w:w="789" w:type="dxa"/>
          </w:tcPr>
          <w:p w14:paraId="1285044C" w14:textId="77777777" w:rsidR="00B26132" w:rsidRDefault="00B26132" w:rsidP="00403A79">
            <w:r>
              <w:t>k</w:t>
            </w:r>
          </w:p>
        </w:tc>
        <w:tc>
          <w:tcPr>
            <w:tcW w:w="1800" w:type="dxa"/>
          </w:tcPr>
          <w:p w14:paraId="1402A52A" w14:textId="77777777" w:rsidR="00B26132" w:rsidRDefault="00B26132" w:rsidP="00403A79">
            <w:r>
              <w:t>Point Estimate</w:t>
            </w:r>
          </w:p>
        </w:tc>
        <w:tc>
          <w:tcPr>
            <w:tcW w:w="2162" w:type="dxa"/>
          </w:tcPr>
          <w:p w14:paraId="4486EFA9" w14:textId="77777777" w:rsidR="00B26132" w:rsidRDefault="00B26132" w:rsidP="00403A79">
            <w:r>
              <w:t>Standard Error</w:t>
            </w:r>
          </w:p>
        </w:tc>
        <w:tc>
          <w:tcPr>
            <w:tcW w:w="1366" w:type="dxa"/>
          </w:tcPr>
          <w:p w14:paraId="07A4F11A" w14:textId="77777777" w:rsidR="00B26132" w:rsidRDefault="00B26132" w:rsidP="00403A79">
            <w:r>
              <w:t>P-value</w:t>
            </w:r>
          </w:p>
        </w:tc>
      </w:tr>
      <w:tr w:rsidR="00B26132" w14:paraId="21D2E5BD" w14:textId="77777777" w:rsidTr="00674A00">
        <w:tc>
          <w:tcPr>
            <w:tcW w:w="1710" w:type="dxa"/>
          </w:tcPr>
          <w:p w14:paraId="7CC27A11" w14:textId="77777777" w:rsidR="00B26132" w:rsidRDefault="00B26132" w:rsidP="00403A79">
            <w:r>
              <w:t>LIML</w:t>
            </w:r>
          </w:p>
        </w:tc>
        <w:tc>
          <w:tcPr>
            <w:tcW w:w="1749" w:type="dxa"/>
          </w:tcPr>
          <w:p w14:paraId="4BD1D3D0" w14:textId="77777777" w:rsidR="00B26132" w:rsidRDefault="00B26132" w:rsidP="00403A79">
            <w:r>
              <w:t>toserve</w:t>
            </w:r>
          </w:p>
        </w:tc>
        <w:tc>
          <w:tcPr>
            <w:tcW w:w="789" w:type="dxa"/>
          </w:tcPr>
          <w:p w14:paraId="4BB7B34B" w14:textId="77777777" w:rsidR="00B26132" w:rsidRDefault="00B26132" w:rsidP="00403A79">
            <w:r>
              <w:t>1.01</w:t>
            </w:r>
          </w:p>
        </w:tc>
        <w:tc>
          <w:tcPr>
            <w:tcW w:w="1800" w:type="dxa"/>
          </w:tcPr>
          <w:p w14:paraId="61663131" w14:textId="77777777" w:rsidR="00B26132" w:rsidRDefault="00B26132" w:rsidP="00403A79">
            <w:r>
              <w:t>0.199</w:t>
            </w:r>
          </w:p>
        </w:tc>
        <w:tc>
          <w:tcPr>
            <w:tcW w:w="2162" w:type="dxa"/>
          </w:tcPr>
          <w:p w14:paraId="287A02B0" w14:textId="77777777" w:rsidR="00B26132" w:rsidRDefault="00B26132" w:rsidP="00403A79">
            <w:r>
              <w:t>0.0183</w:t>
            </w:r>
          </w:p>
        </w:tc>
        <w:tc>
          <w:tcPr>
            <w:tcW w:w="1366" w:type="dxa"/>
          </w:tcPr>
          <w:p w14:paraId="6BC5E444" w14:textId="77777777" w:rsidR="00B26132" w:rsidRDefault="00B26132" w:rsidP="00403A79">
            <w:r>
              <w:t>0.277</w:t>
            </w:r>
          </w:p>
        </w:tc>
      </w:tr>
      <w:tr w:rsidR="00B26132" w14:paraId="5C5EEC94" w14:textId="77777777" w:rsidTr="00674A00">
        <w:tc>
          <w:tcPr>
            <w:tcW w:w="1710" w:type="dxa"/>
          </w:tcPr>
          <w:p w14:paraId="32C43FD4" w14:textId="77777777" w:rsidR="00B26132" w:rsidRDefault="00B26132" w:rsidP="00403A79">
            <w:r>
              <w:t>kClass (2SLS)</w:t>
            </w:r>
          </w:p>
        </w:tc>
        <w:tc>
          <w:tcPr>
            <w:tcW w:w="1749" w:type="dxa"/>
          </w:tcPr>
          <w:p w14:paraId="2DD17C63" w14:textId="77777777" w:rsidR="00B26132" w:rsidRDefault="00B26132" w:rsidP="00403A79">
            <w:r>
              <w:t>Toserve</w:t>
            </w:r>
          </w:p>
        </w:tc>
        <w:tc>
          <w:tcPr>
            <w:tcW w:w="789" w:type="dxa"/>
          </w:tcPr>
          <w:p w14:paraId="589DA9AC" w14:textId="77777777" w:rsidR="00B26132" w:rsidRDefault="00B26132" w:rsidP="00403A79">
            <w:r>
              <w:t>1</w:t>
            </w:r>
          </w:p>
        </w:tc>
        <w:tc>
          <w:tcPr>
            <w:tcW w:w="1800" w:type="dxa"/>
          </w:tcPr>
          <w:p w14:paraId="3382FECE" w14:textId="77777777" w:rsidR="00B26132" w:rsidRDefault="00B26132" w:rsidP="00403A79">
            <w:r>
              <w:t>0.00818</w:t>
            </w:r>
          </w:p>
        </w:tc>
        <w:tc>
          <w:tcPr>
            <w:tcW w:w="2162" w:type="dxa"/>
          </w:tcPr>
          <w:p w14:paraId="4375FE13" w14:textId="77777777" w:rsidR="00B26132" w:rsidRDefault="00B26132" w:rsidP="00403A79">
            <w:r>
              <w:t>0.00814</w:t>
            </w:r>
          </w:p>
        </w:tc>
        <w:tc>
          <w:tcPr>
            <w:tcW w:w="1366" w:type="dxa"/>
          </w:tcPr>
          <w:p w14:paraId="20A1058E" w14:textId="77777777" w:rsidR="00B26132" w:rsidRDefault="00B26132" w:rsidP="00403A79">
            <w:r>
              <w:t>0.315</w:t>
            </w:r>
          </w:p>
        </w:tc>
      </w:tr>
    </w:tbl>
    <w:p w14:paraId="5C3A19FC" w14:textId="77777777" w:rsidR="00B26132" w:rsidRDefault="00B26132" w:rsidP="00403A79"/>
    <w:p w14:paraId="50A35177" w14:textId="532CB99C" w:rsidR="00C87D9C" w:rsidRDefault="00C87D9C" w:rsidP="00403A79">
      <w:r>
        <w:t>Next, I perform a one-dimensional Anderson-Rubin test.  While Roodman performs a two-</w:t>
      </w:r>
      <w:r w:rsidR="000E5500">
        <w:t xml:space="preserve">dimensional graphical Anderson-Rubin test, this was not yet possible in R as an iv regression with two endogenous variables has not yet been implemented.  </w:t>
      </w:r>
      <w:r w:rsidR="00A328B6">
        <w:t xml:space="preserve">I </w:t>
      </w:r>
      <w:r w:rsidR="00C61CD4">
        <w:t xml:space="preserve">use the estimate from the LIML regression and compare it to multiple null hypotheses, for every </w:t>
      </w:r>
      <w:proofErr w:type="gramStart"/>
      <w:r w:rsidR="00C61CD4">
        <w:t>0.01 unit</w:t>
      </w:r>
      <w:proofErr w:type="gramEnd"/>
      <w:r w:rsidR="00C61CD4">
        <w:t xml:space="preserve"> value between -0.5 and 0.5.  </w:t>
      </w:r>
      <w:r w:rsidR="00710548">
        <w:t xml:space="preserve">Roodman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1DF1F251" w14:textId="77777777" w:rsidR="00903F69" w:rsidRDefault="00903F69">
      <w:pPr>
        <w:spacing w:after="200"/>
        <w:rPr>
          <w:i/>
          <w:iCs/>
        </w:rPr>
      </w:pPr>
      <w:r>
        <w:br w:type="page"/>
      </w:r>
    </w:p>
    <w:p w14:paraId="75D97221" w14:textId="1524B90B" w:rsidR="00903F69" w:rsidRPr="000E5500" w:rsidRDefault="00903F69" w:rsidP="00903F69">
      <w:pPr>
        <w:pStyle w:val="Heading2"/>
      </w:pPr>
      <w:r>
        <w:lastRenderedPageBreak/>
        <w:t>Figure</w:t>
      </w:r>
      <w:r w:rsidR="00B36EBB">
        <w:t xml:space="preserve"> 3. Anderson-Rubin Test</w:t>
      </w:r>
    </w:p>
    <w:p w14:paraId="5D86A6CA" w14:textId="3C2228DE" w:rsidR="00BB1C85" w:rsidRDefault="00BB1C85" w:rsidP="00403A79">
      <w:r>
        <w:rPr>
          <w:noProof/>
        </w:rPr>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65E9D44E" w:rsidR="00C61CD4" w:rsidRDefault="00C61CD4" w:rsidP="00403A79">
      <w:r>
        <w:t xml:space="preserve">Finally, I replicate Roodman’s sensitivity analysis using the same regression </w:t>
      </w:r>
      <w:r w:rsidR="00E63318">
        <w:t xml:space="preserve">formula </w:t>
      </w:r>
      <w:r>
        <w:t xml:space="preserve">as </w:t>
      </w:r>
      <w:r w:rsidR="00E63318">
        <w:t>earlier in the paper.  This means that my results are slightly different from Roodman’s, who</w:t>
      </w:r>
      <w:r w:rsidR="001F14A0">
        <w:t xml:space="preserve"> instead</w:t>
      </w:r>
      <w:r w:rsidR="00E63318">
        <w:t xml:space="preserve"> uses two endogenous variables in his LIML equation.  But just like Roodman, I vary the interval of the follow-up period and redefine </w:t>
      </w:r>
      <w:r w:rsidR="00E63318" w:rsidRPr="00E63318">
        <w:rPr>
          <w:i/>
          <w:iCs/>
        </w:rPr>
        <w:t>laterarr</w:t>
      </w:r>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ivmodel equation to only </w:t>
      </w:r>
      <w:r w:rsidR="001F14A0">
        <w:t>estimate</w:t>
      </w:r>
      <w:r w:rsidR="00FD337F">
        <w:t xml:space="preserve"> the LIML iv model.</w:t>
      </w:r>
    </w:p>
    <w:p w14:paraId="5682AE18" w14:textId="77777777" w:rsidR="00903F69" w:rsidRDefault="00903F69" w:rsidP="00403A79"/>
    <w:p w14:paraId="2B26ED92" w14:textId="6E5DAEED" w:rsidR="00FD337F" w:rsidRDefault="00FD337F" w:rsidP="00403A79">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ust as in Roodman’s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Roodman’s analysis, none of the coefficients could be distinguished from zero on the 95% confidence interval, suggesting that 1 month of incarceration has no detectable impact on recidivism no matter the definition of the follow-up period.</w:t>
      </w:r>
    </w:p>
    <w:p w14:paraId="1AA8A890" w14:textId="53574AFE" w:rsidR="00903F69" w:rsidRDefault="00903F69">
      <w:pPr>
        <w:spacing w:after="200"/>
        <w:rPr>
          <w:i/>
          <w:iCs/>
        </w:rPr>
      </w:pPr>
      <w:r>
        <w:br w:type="page"/>
      </w:r>
    </w:p>
    <w:p w14:paraId="1B0C9CA2" w14:textId="6FA57BE4" w:rsidR="00903F69" w:rsidRDefault="00903F69" w:rsidP="00903F69">
      <w:pPr>
        <w:pStyle w:val="Heading2"/>
      </w:pPr>
      <w:r>
        <w:lastRenderedPageBreak/>
        <w:t>Figure</w:t>
      </w:r>
      <w:r w:rsidR="00B36EBB">
        <w:t xml:space="preserve"> 4. Sensitivity Analysis</w:t>
      </w:r>
    </w:p>
    <w:p w14:paraId="1B59AC10" w14:textId="51F86E30" w:rsidR="005D6D66" w:rsidRDefault="005D6D66" w:rsidP="00403A79">
      <w:r>
        <w:rPr>
          <w:noProof/>
        </w:rPr>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403A79"/>
    <w:p w14:paraId="247686DF" w14:textId="6ABF7419" w:rsidR="000D3EE4" w:rsidRDefault="000D3EE4" w:rsidP="00403A79">
      <w:pPr>
        <w:pStyle w:val="Heading1"/>
      </w:pPr>
      <w:r>
        <w:t>Conclusion</w:t>
      </w:r>
    </w:p>
    <w:p w14:paraId="74C0C144" w14:textId="2365DB7A" w:rsidR="006A045C" w:rsidRDefault="006A045C" w:rsidP="00403A79">
      <w:pPr>
        <w:pStyle w:val="BodyText"/>
        <w:spacing w:before="0" w:after="0"/>
      </w:pPr>
      <w:r>
        <w:t xml:space="preserve">In this paper, I explored the assumption that calendars can be ranked, replicated the instrumental variable regressions of </w:t>
      </w:r>
      <w:r>
        <w:rPr>
          <w:i/>
          <w:iCs/>
        </w:rPr>
        <w:t xml:space="preserve">laterarr </w:t>
      </w:r>
      <w:r>
        <w:t xml:space="preserve">on </w:t>
      </w:r>
      <w:r>
        <w:rPr>
          <w:i/>
          <w:iCs/>
        </w:rPr>
        <w:t>toserve</w:t>
      </w:r>
      <w:r>
        <w:t xml:space="preserve"> (TSLS </w:t>
      </w:r>
      <w:proofErr w:type="gramStart"/>
      <w:r>
        <w:t>and  and</w:t>
      </w:r>
      <w:proofErr w:type="gramEnd"/>
      <w:r>
        <w:t xml:space="preserve"> LIML), </w:t>
      </w:r>
      <w:r w:rsidR="00C87D9C">
        <w:t xml:space="preserve">replicated part of the Roodman’s Anderson-Rubin test, and </w:t>
      </w:r>
      <w:r>
        <w:t>replicated Roodman’s sensitivity analysis for the measurement of follow-up interval.</w:t>
      </w:r>
    </w:p>
    <w:p w14:paraId="15A18D92" w14:textId="77777777" w:rsidR="00903F69" w:rsidRDefault="00903F69" w:rsidP="00403A79">
      <w:pPr>
        <w:pStyle w:val="BodyText"/>
        <w:spacing w:before="0" w:after="0"/>
      </w:pPr>
    </w:p>
    <w:p w14:paraId="4DD5C324" w14:textId="3F5C79A7" w:rsidR="00933005" w:rsidRDefault="00C87D9C" w:rsidP="00403A79">
      <w:pPr>
        <w:pStyle w:val="BodyText"/>
        <w:spacing w:before="0" w:after="0"/>
      </w:pPr>
      <w:r>
        <w:t xml:space="preserve">My exploration of the monotonicity of the judicial calendars questions the validity of the </w:t>
      </w:r>
      <w:proofErr w:type="gramStart"/>
      <w:r>
        <w:t>assumption, but</w:t>
      </w:r>
      <w:proofErr w:type="gramEnd"/>
      <w:r>
        <w:t xml:space="preserve"> does not discount it.  Further research is necessary to evaluate this assumption. </w:t>
      </w:r>
      <w:r w:rsidR="006A045C">
        <w:t xml:space="preserve">The replicated regressions all find weakly positive coefficients on </w:t>
      </w:r>
      <w:r w:rsidR="006A045C">
        <w:rPr>
          <w:i/>
          <w:iCs/>
        </w:rPr>
        <w:t>toserve</w:t>
      </w:r>
      <w:r w:rsidR="006A045C">
        <w:t xml:space="preserve"> that are not statistically significant.  This result reinforces the findings of Green and Winik, and Roodman, that an additional month of incarceration as no detectable effect on recidivism.  </w:t>
      </w:r>
      <w:r>
        <w:t>The Anderson-Rubin test further reinforces this finding as it suggests that the estimated impact is statistically different from negative values.  The replication of Roodman’s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rsidP="00403A79">
      <w:r>
        <w:br w:type="page"/>
      </w:r>
    </w:p>
    <w:p w14:paraId="27AD532C" w14:textId="77777777" w:rsidR="006A045C" w:rsidRPr="006A045C" w:rsidRDefault="006A045C" w:rsidP="00403A79">
      <w:pPr>
        <w:pStyle w:val="BodyText"/>
        <w:spacing w:before="0" w:after="0"/>
      </w:pPr>
    </w:p>
    <w:p w14:paraId="56EAC8FE" w14:textId="5075CA5A" w:rsidR="008D2C3A" w:rsidRDefault="008D2C3A" w:rsidP="00403A79">
      <w:pPr>
        <w:pStyle w:val="Heading1"/>
      </w:pPr>
      <w:r>
        <w:t>Bibliography</w:t>
      </w:r>
    </w:p>
    <w:p w14:paraId="12A918DD" w14:textId="77777777" w:rsidR="008D2C3A" w:rsidRPr="008D2C3A" w:rsidRDefault="008D2C3A" w:rsidP="008D2C3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D2C3A">
        <w:rPr>
          <w:rFonts w:ascii="Times New Roman" w:hAnsi="Times New Roman" w:cs="Times New Roman"/>
        </w:rPr>
        <w:t xml:space="preserve">Green, Donald P., and Daniel Winik.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p>
    <w:p w14:paraId="7C2B8842"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ettyman, E Barrett. “EFFECTIVE AS OF SEPTEMBER 2015,” n.d.</w:t>
      </w:r>
    </w:p>
    <w:p w14:paraId="2D17521A"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ior Rule Changes | District of Columbia | United States District Court.” Accessed December 25, 2022. https://www.dcd.uscourts.gov/prior-rule-changes.</w:t>
      </w:r>
    </w:p>
    <w:p w14:paraId="72B56850"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 xml:space="preserve">Roodman, David.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p>
    <w:p w14:paraId="51E0BA2F" w14:textId="4F00D88D" w:rsidR="008D2C3A" w:rsidRPr="008D2C3A" w:rsidRDefault="008D2C3A" w:rsidP="008D2C3A">
      <w:pPr>
        <w:pStyle w:val="BodyText"/>
      </w:pPr>
      <w:r>
        <w:fldChar w:fldCharType="end"/>
      </w:r>
    </w:p>
    <w:p w14:paraId="00007B9B" w14:textId="2D929C30" w:rsidR="008D2C3A" w:rsidRDefault="008D2C3A">
      <w:pPr>
        <w:spacing w:after="200"/>
      </w:pPr>
      <w:r>
        <w:br w:type="page"/>
      </w:r>
    </w:p>
    <w:p w14:paraId="0C885228" w14:textId="566AB691" w:rsidR="00850984" w:rsidRDefault="00850984" w:rsidP="00403A79">
      <w:pPr>
        <w:pStyle w:val="Heading1"/>
      </w:pPr>
      <w:r>
        <w:lastRenderedPageBreak/>
        <w:t>Appendix 1. Rules of the United States District Court for the District of Columbia (2015, updated 2019)</w:t>
      </w:r>
    </w:p>
    <w:p w14:paraId="5A423FA3" w14:textId="57C5E227" w:rsidR="00850984" w:rsidRDefault="00850984" w:rsidP="00403A79">
      <w:r>
        <w:t xml:space="preserve">The local rule changes updated as of July 2019 clarify how the Calendar and Case Management Committee handles random assignment of cases </w:t>
      </w:r>
      <w:proofErr w:type="gramStart"/>
      <w:r>
        <w:t>currently, and</w:t>
      </w:r>
      <w:proofErr w:type="gramEnd"/>
      <w:r>
        <w:t xml:space="preserve"> suggests that the set of judges associated with a particular calendar or “deck” are repeatedly sampled randomly without replacement;</w:t>
      </w:r>
      <w:r>
        <w:rPr>
          <w:rStyle w:val="FootnoteReference"/>
        </w:rPr>
        <w:footnoteReference w:id="6"/>
      </w:r>
      <w:r>
        <w:t xml:space="preserve"> however, the document does not clearly specify assignment mechanism to the “appropriate” deck or set of judges.</w:t>
      </w:r>
    </w:p>
    <w:p w14:paraId="14B7E69F" w14:textId="77777777" w:rsidR="00850984" w:rsidRDefault="00850984" w:rsidP="00403A79"/>
    <w:p w14:paraId="0FEA634C" w14:textId="5F4FA983" w:rsidR="00A820E3" w:rsidRDefault="00A820E3" w:rsidP="00403A79">
      <w:pPr>
        <w:ind w:left="720"/>
      </w:pPr>
      <w:r>
        <w:t xml:space="preserve">The Clerk shall create a separate assignment deck in the automated system for each subclassification of civil and criminal cases established by the Court pursuant to LCvR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403A79">
      <w:pPr>
        <w:ind w:left="720"/>
      </w:pPr>
    </w:p>
    <w:p w14:paraId="28DDA7CD" w14:textId="2B639DE4" w:rsidR="00850984" w:rsidRDefault="00D053EE" w:rsidP="00403A79">
      <w:pPr>
        <w:ind w:left="720"/>
      </w:pPr>
      <w:r>
        <w:t>At the time</w:t>
      </w:r>
      <w:r w:rsidR="00A820E3">
        <w:t>…</w:t>
      </w:r>
      <w:r>
        <w:t xml:space="preserve">information is returned in a criminal </w:t>
      </w:r>
      <w:proofErr w:type="gramStart"/>
      <w:r>
        <w:t>case,</w:t>
      </w:r>
      <w:proofErr w:type="gramEnd"/>
      <w:r>
        <w:t xml:space="preserve"> the case shall be assigned to the judge whose name appears on the screen when the appropriate deck is selected</w:t>
      </w:r>
      <w:r w:rsidR="00A820E3">
        <w:t>.</w:t>
      </w:r>
      <w:r w:rsidR="008E627D">
        <w:rPr>
          <w:rStyle w:val="FootnoteReference"/>
        </w:rPr>
        <w:footnoteReference w:id="7"/>
      </w:r>
    </w:p>
    <w:p w14:paraId="7BC311ED" w14:textId="536A367A" w:rsidR="009A1DB0" w:rsidRDefault="009A1DB0" w:rsidP="00403A79">
      <w:r>
        <w:br w:type="page"/>
      </w:r>
    </w:p>
    <w:p w14:paraId="6DB48B9B" w14:textId="5C1E17B7" w:rsidR="00360D44" w:rsidRDefault="00360D44" w:rsidP="00403A79">
      <w:pPr>
        <w:pStyle w:val="Heading1"/>
      </w:pPr>
      <w:r>
        <w:lastRenderedPageBreak/>
        <w:t xml:space="preserve">Appendix 2. Calendar 2 Outlier in </w:t>
      </w:r>
      <w:r>
        <w:rPr>
          <w:i/>
          <w:iCs/>
        </w:rPr>
        <w:t>Incarc</w:t>
      </w:r>
      <w:r>
        <w:t>.</w:t>
      </w:r>
    </w:p>
    <w:p w14:paraId="0980BE78" w14:textId="550AD6CA" w:rsidR="00360D44" w:rsidRDefault="007B2402" w:rsidP="00403A79">
      <w:pPr>
        <w:pStyle w:val="BodyText"/>
        <w:spacing w:before="0" w:after="0"/>
      </w:pPr>
      <w:r>
        <w:rPr>
          <w:noProof/>
        </w:rPr>
        <w:drawing>
          <wp:inline distT="0" distB="0" distL="0" distR="0" wp14:anchorId="1E1C6168" wp14:editId="6472025B">
            <wp:extent cx="5486400" cy="39188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p>
    <w:bookmarkEnd w:id="1"/>
    <w:p w14:paraId="308144F4" w14:textId="4DA45978" w:rsidR="00903F69" w:rsidRDefault="006F3F34" w:rsidP="007B2402">
      <w:pPr>
        <w:pStyle w:val="BodyText"/>
        <w:spacing w:before="0" w:after="0"/>
      </w:pPr>
      <w:r>
        <w:rPr>
          <w:noProof/>
        </w:rPr>
        <w:drawing>
          <wp:inline distT="0" distB="0" distL="0" distR="0" wp14:anchorId="354048AE" wp14:editId="6C13C61E">
            <wp:extent cx="5486400" cy="39188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r w:rsidR="00903F69">
        <w:br w:type="page"/>
      </w:r>
    </w:p>
    <w:p w14:paraId="198CEE05" w14:textId="5C82408D" w:rsidR="00903F69" w:rsidRDefault="00903F69" w:rsidP="0057054B">
      <w:pPr>
        <w:pStyle w:val="Heading1"/>
      </w:pPr>
      <w:r>
        <w:lastRenderedPageBreak/>
        <w:t>Appendix 3. Table 3a Regression Results</w:t>
      </w:r>
    </w:p>
    <w:p w14:paraId="4ACCEA41" w14:textId="3243A2AB" w:rsidR="00903F69" w:rsidRPr="00360D44" w:rsidRDefault="00903F69" w:rsidP="00403A79">
      <w:pPr>
        <w:pStyle w:val="BodyText"/>
        <w:spacing w:before="0" w:after="0"/>
      </w:pPr>
      <w:r>
        <w:rPr>
          <w:noProof/>
        </w:rPr>
        <w:drawing>
          <wp:inline distT="0" distB="0" distL="0" distR="0" wp14:anchorId="67C458E7" wp14:editId="1CA5335B">
            <wp:extent cx="1615298" cy="7463195"/>
            <wp:effectExtent l="0" t="0" r="0" b="0"/>
            <wp:docPr id="11" name="Picture 1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0445" cy="7486974"/>
                    </a:xfrm>
                    <a:prstGeom prst="rect">
                      <a:avLst/>
                    </a:prstGeom>
                    <a:noFill/>
                    <a:ln>
                      <a:noFill/>
                    </a:ln>
                  </pic:spPr>
                </pic:pic>
              </a:graphicData>
            </a:graphic>
          </wp:inline>
        </w:drawing>
      </w:r>
    </w:p>
    <w:sectPr w:rsidR="00903F69"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2EC893F5" w14:textId="5F9B1E9C" w:rsidR="008D2C3A" w:rsidRDefault="008D2C3A">
      <w:pPr>
        <w:pStyle w:val="FootnoteText"/>
      </w:pPr>
      <w:r>
        <w:rPr>
          <w:rStyle w:val="FootnoteReference"/>
        </w:rPr>
        <w:footnoteRef/>
      </w:r>
      <w:r>
        <w:t xml:space="preserve"> </w:t>
      </w:r>
      <w:r>
        <w:fldChar w:fldCharType="begin"/>
      </w:r>
      <w:r>
        <w:instrText xml:space="preserve"> ADDIN ZOTERO_ITEM CSL_CITATION {"citationID":"Hs8U0IAu","properties":{"formattedCitation":"Donald P. Green and Daniel Winik, \\uc0\\u8220{}USING RANDOM JUDGE ASSIGNMENTS TO ESTIMATE THE EFFECTS OF INCARCERATION AND PROBATION ON RECIDIVISM AMONG DRUG OFFENDERS*,\\uc0\\u8221{} {\\i{}Criminology} 48, no. 2 (May 2010): 357\\uc0\\u8211{}87, https://doi.org/10.1111/j.1745-9125.2010.00189.x.","plainCitation":"Donald P. Green and Daniel Winik, “USING RANDOM JUDGE ASSIGNMENTS TO ESTIMATE THE EFFECTS OF INCARCERATION AND PROBATION ON RECIDIVISM AMONG DRUG OFFENDERS*,” Criminology 48, no. 2 (May 2010): 357–87, https://doi.org/10.1111/j.1745-9125.2010.00189.x.","noteIndex":1},"citationItems":[{"id":2052,"uris":["http://zotero.org/users/2642876/items/JE87UIRC"],"itemData":{"id":2052,"type":"article-journal","container-title":"Criminology","DOI":"10.1111/j.1745-9125.2010.00189.x","ISSN":"00111384, 17459125","issue":"2","language":"en","page":"357-387","source":"DOI.org (Crossref)","title":"USING RANDOM JUDGE ASSIGNMENTS TO ESTIMATE THE EFFECTS OF INCARCERATION AND PROBATION ON RECIDIVISM AMONG DRUG OFFENDERS*","volume":"48","author":[{"family":"Green","given":"Donald P."},{"family":"Winik","given":"Daniel"}],"issued":{"date-parts":[["2010",5]]}}}],"schema":"https://github.com/citation-style-language/schema/raw/master/csl-citation.json"} </w:instrText>
      </w:r>
      <w:r>
        <w:fldChar w:fldCharType="separate"/>
      </w:r>
      <w:r w:rsidRPr="008D2C3A">
        <w:rPr>
          <w:rFonts w:ascii="Times New Roman" w:hAnsi="Times New Roman" w:cs="Times New Roman"/>
        </w:rPr>
        <w:t xml:space="preserve">Donald P. Green and Daniel Winik,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r>
        <w:fldChar w:fldCharType="end"/>
      </w:r>
    </w:p>
  </w:footnote>
  <w:footnote w:id="2">
    <w:p w14:paraId="6EAB0604" w14:textId="13B95C6A" w:rsidR="008D2C3A" w:rsidRDefault="008D2C3A">
      <w:pPr>
        <w:pStyle w:val="FootnoteText"/>
      </w:pPr>
      <w:r>
        <w:rPr>
          <w:rStyle w:val="FootnoteReference"/>
        </w:rPr>
        <w:footnoteRef/>
      </w:r>
      <w:r>
        <w:t xml:space="preserve"> </w:t>
      </w:r>
      <w:r>
        <w:fldChar w:fldCharType="begin"/>
      </w:r>
      <w:r>
        <w:instrText xml:space="preserve"> ADDIN ZOTERO_ITEM CSL_CITATION {"citationID":"ds1UaLq1","properties":{"formattedCitation":"David Roodman, \\uc0\\u8220{}The Impacts of Incarceration on Crime,\\uc0\\u8221{} {\\i{}SSRN Electronic Journal}, 2017, https://doi.org/10.2139/ssrn.3635864.","plainCitation":"David Roodman, “The Impacts of Incarceration on Crime,” SSRN Electronic Journal, 2017, https://doi.org/10.2139/ssrn.3635864.","noteIndex":1},"citationItems":[{"id":1797,"uris":["http://zotero.org/users/2642876/items/8578QCSP"],"itemData":{"id":1797,"type":"article-journal","abstract":"This paper reviews the research on the impacts of incarceration on crime. Where data availability permits, reviewed studies are replicated and reanalyzed. Among three dozen studies I reviewed, I obtained or reconstructed the data and code for eight. Replication and reanalysis revealed significant methodological concerns in seven and led to major reinterpretations of four. I estimate that, at typical policy margins in the United States today, decarceration has zero net impact on crime outside of prison. That estimate is uncertain, but at least as much evidence suggests that decarceration reduces crime as increases it. The crux of the matter is that tougher sentences hardly deter crime, and that while imprisoning people temporarily stops them from committing crime outside prison walls, it also tends to increase their criminality after release. As a result, “tough-on-crime” initiatives can reduce crime in the short run but cause offsetting harm in the long run. A cost-benefit analysis finds that even under a devil’s advocate reading of this evidence, in which incarceration does reduce crime in U.S., it is unlikely to increase aggregate welfare.","container-title":"SSRN Electronic Journal","DOI":"10.2139/ssrn.3635864","ISSN":"1556-5068","journalAbbreviation":"SSRN Journal","language":"en","source":"DOI.org (Crossref)","title":"The Impacts of Incarceration on Crime","URL":"https://www.ssrn.com/abstract=3635864","author":[{"family":"Roodman","given":"David"}],"accessed":{"date-parts":[["2022",10,17]]},"issued":{"date-parts":[["2017"]]}}}],"schema":"https://github.com/citation-style-language/schema/raw/master/csl-citation.json"} </w:instrText>
      </w:r>
      <w:r>
        <w:fldChar w:fldCharType="separate"/>
      </w:r>
      <w:r w:rsidRPr="008D2C3A">
        <w:rPr>
          <w:rFonts w:ascii="Times New Roman" w:hAnsi="Times New Roman" w:cs="Times New Roman"/>
        </w:rPr>
        <w:t xml:space="preserve">David Roodman,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r>
        <w:fldChar w:fldCharType="end"/>
      </w:r>
    </w:p>
  </w:footnote>
  <w:footnote w:id="3">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4">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r>
        <w:rPr>
          <w:i/>
          <w:iCs/>
        </w:rPr>
        <w:t>incarc</w:t>
      </w:r>
      <w:r>
        <w:t>.  The presence of outliers is confirmed by a density distribution (see Appendix 2), which indicates 23</w:t>
      </w:r>
      <w:r w:rsidR="00C608F3">
        <w:t xml:space="preserve"> outlying</w:t>
      </w:r>
      <w:r>
        <w:t xml:space="preserve"> sentences of 324 months each.</w:t>
      </w:r>
    </w:p>
  </w:footnote>
  <w:footnote w:id="5">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r w:rsidRPr="00451974">
        <w:rPr>
          <w:i/>
          <w:iCs/>
        </w:rPr>
        <w:t>incarc</w:t>
      </w:r>
      <w:r>
        <w:rPr>
          <w:i/>
          <w:iCs/>
        </w:rPr>
        <w:t xml:space="preserve"> </w:t>
      </w:r>
      <w:r>
        <w:t>(see Appendix 2)</w:t>
      </w:r>
    </w:p>
  </w:footnote>
  <w:footnote w:id="6">
    <w:p w14:paraId="1C4D2013" w14:textId="28310E17" w:rsidR="00850984" w:rsidRDefault="00850984" w:rsidP="00850984">
      <w:pPr>
        <w:pStyle w:val="FootnoteText"/>
      </w:pPr>
      <w:r>
        <w:rPr>
          <w:rStyle w:val="FootnoteReference"/>
        </w:rPr>
        <w:footnoteRef/>
      </w:r>
      <w:r>
        <w:t xml:space="preserve"> </w:t>
      </w:r>
      <w:r>
        <w:fldChar w:fldCharType="begin"/>
      </w:r>
      <w:r w:rsidR="008D2C3A">
        <w:instrText xml:space="preserve"> ADDIN ZOTERO_ITEM CSL_CITATION {"citationID":"w06wXIbh","properties":{"formattedCitation":"E Barrett Prettyman, \\uc0\\u8220{}EFFECTIVE AS OF SEPTEMBER 2015,\\uc0\\u8221{} n.d.","plainCitation":"E Barrett Prettyman, “EFFECTIVE AS OF SEPTEMBER 2015,” n.d.","noteIndex":6},"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7">
    <w:p w14:paraId="3B03199B" w14:textId="6285E8F8" w:rsidR="008E627D" w:rsidRDefault="008E627D" w:rsidP="00850984">
      <w:pPr>
        <w:pStyle w:val="FootnoteText"/>
      </w:pPr>
      <w:r>
        <w:rPr>
          <w:rStyle w:val="FootnoteReference"/>
        </w:rPr>
        <w:footnoteRef/>
      </w:r>
      <w:r>
        <w:t xml:space="preserve"> </w:t>
      </w:r>
      <w:r>
        <w:fldChar w:fldCharType="begin"/>
      </w:r>
      <w:r w:rsidR="008D2C3A">
        <w:instrText xml:space="preserve"> ADDIN ZOTERO_ITEM CSL_CITATION {"citationID":"VdtnJOZT","properties":{"formattedCitation":"Prettyman.","plainCitation":"Prettyman.","noteIndex":7},"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06F6E"/>
    <w:rsid w:val="00024984"/>
    <w:rsid w:val="00054926"/>
    <w:rsid w:val="000824BB"/>
    <w:rsid w:val="000D3EE4"/>
    <w:rsid w:val="000D4AD9"/>
    <w:rsid w:val="000E5500"/>
    <w:rsid w:val="000F4A89"/>
    <w:rsid w:val="00100C86"/>
    <w:rsid w:val="00122887"/>
    <w:rsid w:val="00151B7A"/>
    <w:rsid w:val="00161619"/>
    <w:rsid w:val="001D7D46"/>
    <w:rsid w:val="001F14A0"/>
    <w:rsid w:val="002373EB"/>
    <w:rsid w:val="00240A91"/>
    <w:rsid w:val="002A10EC"/>
    <w:rsid w:val="002A7E60"/>
    <w:rsid w:val="002D7A31"/>
    <w:rsid w:val="002E42AA"/>
    <w:rsid w:val="002F252F"/>
    <w:rsid w:val="00314895"/>
    <w:rsid w:val="00360D44"/>
    <w:rsid w:val="00365679"/>
    <w:rsid w:val="00390231"/>
    <w:rsid w:val="0039273F"/>
    <w:rsid w:val="003F6067"/>
    <w:rsid w:val="00403A79"/>
    <w:rsid w:val="00433C9B"/>
    <w:rsid w:val="004343E5"/>
    <w:rsid w:val="00451974"/>
    <w:rsid w:val="00453A5C"/>
    <w:rsid w:val="004D32FE"/>
    <w:rsid w:val="00554235"/>
    <w:rsid w:val="00560FE5"/>
    <w:rsid w:val="0057054B"/>
    <w:rsid w:val="00583078"/>
    <w:rsid w:val="005938A3"/>
    <w:rsid w:val="005C74E5"/>
    <w:rsid w:val="005D6D66"/>
    <w:rsid w:val="005E1056"/>
    <w:rsid w:val="0063719E"/>
    <w:rsid w:val="0065386A"/>
    <w:rsid w:val="006A045C"/>
    <w:rsid w:val="006F1AD0"/>
    <w:rsid w:val="006F3F34"/>
    <w:rsid w:val="00710548"/>
    <w:rsid w:val="0078529C"/>
    <w:rsid w:val="007A1B54"/>
    <w:rsid w:val="007A7A14"/>
    <w:rsid w:val="007B2402"/>
    <w:rsid w:val="007B7F7D"/>
    <w:rsid w:val="007C0024"/>
    <w:rsid w:val="007C5891"/>
    <w:rsid w:val="00836DB6"/>
    <w:rsid w:val="00850984"/>
    <w:rsid w:val="00890813"/>
    <w:rsid w:val="008A627B"/>
    <w:rsid w:val="008D2C3A"/>
    <w:rsid w:val="008E627D"/>
    <w:rsid w:val="00903F69"/>
    <w:rsid w:val="00911EAD"/>
    <w:rsid w:val="0092253A"/>
    <w:rsid w:val="00933005"/>
    <w:rsid w:val="009A1DB0"/>
    <w:rsid w:val="009D4A81"/>
    <w:rsid w:val="009D7E35"/>
    <w:rsid w:val="009F37E1"/>
    <w:rsid w:val="00A223AC"/>
    <w:rsid w:val="00A328B6"/>
    <w:rsid w:val="00A547D6"/>
    <w:rsid w:val="00A820E3"/>
    <w:rsid w:val="00AB3DE8"/>
    <w:rsid w:val="00B21AE0"/>
    <w:rsid w:val="00B26132"/>
    <w:rsid w:val="00B36EBB"/>
    <w:rsid w:val="00B8236C"/>
    <w:rsid w:val="00BA11FF"/>
    <w:rsid w:val="00BB1C85"/>
    <w:rsid w:val="00C13D4B"/>
    <w:rsid w:val="00C608F3"/>
    <w:rsid w:val="00C61CD4"/>
    <w:rsid w:val="00C87D9C"/>
    <w:rsid w:val="00C94B36"/>
    <w:rsid w:val="00CD002A"/>
    <w:rsid w:val="00CF0CA3"/>
    <w:rsid w:val="00D053EE"/>
    <w:rsid w:val="00D731B2"/>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403A79"/>
    <w:pPr>
      <w:spacing w:before="120" w:after="120"/>
      <w:outlineLvl w:val="0"/>
    </w:pPr>
    <w:rPr>
      <w:b/>
      <w:bCs/>
      <w:i w:val="0"/>
      <w:iCs w:val="0"/>
    </w:rPr>
  </w:style>
  <w:style w:type="paragraph" w:styleId="Heading2">
    <w:name w:val="heading 2"/>
    <w:basedOn w:val="Normal"/>
    <w:next w:val="BodyText"/>
    <w:uiPriority w:val="9"/>
    <w:unhideWhenUsed/>
    <w:qFormat/>
    <w:rsid w:val="00365679"/>
    <w:pPr>
      <w:outlineLvl w:val="1"/>
    </w:pPr>
    <w:rPr>
      <w:i/>
      <w:iC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3946">
      <w:bodyDiv w:val="1"/>
      <w:marLeft w:val="0"/>
      <w:marRight w:val="0"/>
      <w:marTop w:val="0"/>
      <w:marBottom w:val="0"/>
      <w:divBdr>
        <w:top w:val="none" w:sz="0" w:space="0" w:color="auto"/>
        <w:left w:val="none" w:sz="0" w:space="0" w:color="auto"/>
        <w:bottom w:val="none" w:sz="0" w:space="0" w:color="auto"/>
        <w:right w:val="none" w:sz="0" w:space="0" w:color="auto"/>
      </w:divBdr>
      <w:divsChild>
        <w:div w:id="1637955463">
          <w:marLeft w:val="0"/>
          <w:marRight w:val="0"/>
          <w:marTop w:val="0"/>
          <w:marBottom w:val="0"/>
          <w:divBdr>
            <w:top w:val="none" w:sz="0" w:space="0" w:color="auto"/>
            <w:left w:val="none" w:sz="0" w:space="0" w:color="auto"/>
            <w:bottom w:val="none" w:sz="0" w:space="0" w:color="auto"/>
            <w:right w:val="none" w:sz="0" w:space="0" w:color="auto"/>
          </w:divBdr>
          <w:divsChild>
            <w:div w:id="1344281417">
              <w:marLeft w:val="0"/>
              <w:marRight w:val="0"/>
              <w:marTop w:val="0"/>
              <w:marBottom w:val="0"/>
              <w:divBdr>
                <w:top w:val="none" w:sz="0" w:space="0" w:color="auto"/>
                <w:left w:val="none" w:sz="0" w:space="0" w:color="auto"/>
                <w:bottom w:val="none" w:sz="0" w:space="0" w:color="auto"/>
                <w:right w:val="none" w:sz="0" w:space="0" w:color="auto"/>
              </w:divBdr>
              <w:divsChild>
                <w:div w:id="1853182006">
                  <w:marLeft w:val="0"/>
                  <w:marRight w:val="150"/>
                  <w:marTop w:val="0"/>
                  <w:marBottom w:val="0"/>
                  <w:divBdr>
                    <w:top w:val="none" w:sz="0" w:space="0" w:color="auto"/>
                    <w:left w:val="none" w:sz="0" w:space="0" w:color="auto"/>
                    <w:bottom w:val="none" w:sz="0" w:space="0" w:color="auto"/>
                    <w:right w:val="none" w:sz="0" w:space="0" w:color="auto"/>
                  </w:divBdr>
                  <w:divsChild>
                    <w:div w:id="1276249258">
                      <w:marLeft w:val="0"/>
                      <w:marRight w:val="150"/>
                      <w:marTop w:val="0"/>
                      <w:marBottom w:val="0"/>
                      <w:divBdr>
                        <w:top w:val="none" w:sz="0" w:space="0" w:color="auto"/>
                        <w:left w:val="none" w:sz="0" w:space="0" w:color="auto"/>
                        <w:bottom w:val="none" w:sz="0" w:space="0" w:color="auto"/>
                        <w:right w:val="none" w:sz="0" w:space="0" w:color="auto"/>
                      </w:divBdr>
                    </w:div>
                  </w:divsChild>
                </w:div>
                <w:div w:id="458382208">
                  <w:marLeft w:val="0"/>
                  <w:marRight w:val="150"/>
                  <w:marTop w:val="0"/>
                  <w:marBottom w:val="0"/>
                  <w:divBdr>
                    <w:top w:val="none" w:sz="0" w:space="0" w:color="auto"/>
                    <w:left w:val="none" w:sz="0" w:space="0" w:color="auto"/>
                    <w:bottom w:val="none" w:sz="0" w:space="0" w:color="auto"/>
                    <w:right w:val="none" w:sz="0" w:space="0" w:color="auto"/>
                  </w:divBdr>
                  <w:divsChild>
                    <w:div w:id="1017582684">
                      <w:marLeft w:val="0"/>
                      <w:marRight w:val="150"/>
                      <w:marTop w:val="0"/>
                      <w:marBottom w:val="0"/>
                      <w:divBdr>
                        <w:top w:val="none" w:sz="0" w:space="0" w:color="auto"/>
                        <w:left w:val="none" w:sz="0" w:space="0" w:color="auto"/>
                        <w:bottom w:val="none" w:sz="0" w:space="0" w:color="auto"/>
                        <w:right w:val="none" w:sz="0" w:space="0" w:color="auto"/>
                      </w:divBdr>
                    </w:div>
                  </w:divsChild>
                </w:div>
                <w:div w:id="260914082">
                  <w:marLeft w:val="0"/>
                  <w:marRight w:val="150"/>
                  <w:marTop w:val="0"/>
                  <w:marBottom w:val="0"/>
                  <w:divBdr>
                    <w:top w:val="none" w:sz="0" w:space="0" w:color="auto"/>
                    <w:left w:val="none" w:sz="0" w:space="0" w:color="auto"/>
                    <w:bottom w:val="none" w:sz="0" w:space="0" w:color="auto"/>
                    <w:right w:val="none" w:sz="0" w:space="0" w:color="auto"/>
                  </w:divBdr>
                  <w:divsChild>
                    <w:div w:id="1327783553">
                      <w:marLeft w:val="0"/>
                      <w:marRight w:val="150"/>
                      <w:marTop w:val="0"/>
                      <w:marBottom w:val="0"/>
                      <w:divBdr>
                        <w:top w:val="none" w:sz="0" w:space="0" w:color="auto"/>
                        <w:left w:val="none" w:sz="0" w:space="0" w:color="auto"/>
                        <w:bottom w:val="none" w:sz="0" w:space="0" w:color="auto"/>
                        <w:right w:val="none" w:sz="0" w:space="0" w:color="auto"/>
                      </w:divBdr>
                    </w:div>
                  </w:divsChild>
                </w:div>
                <w:div w:id="1817838229">
                  <w:marLeft w:val="0"/>
                  <w:marRight w:val="150"/>
                  <w:marTop w:val="0"/>
                  <w:marBottom w:val="0"/>
                  <w:divBdr>
                    <w:top w:val="none" w:sz="0" w:space="0" w:color="auto"/>
                    <w:left w:val="none" w:sz="0" w:space="0" w:color="auto"/>
                    <w:bottom w:val="none" w:sz="0" w:space="0" w:color="auto"/>
                    <w:right w:val="none" w:sz="0" w:space="0" w:color="auto"/>
                  </w:divBdr>
                  <w:divsChild>
                    <w:div w:id="11662824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1377778">
          <w:marLeft w:val="0"/>
          <w:marRight w:val="0"/>
          <w:marTop w:val="0"/>
          <w:marBottom w:val="0"/>
          <w:divBdr>
            <w:top w:val="none" w:sz="0" w:space="0" w:color="auto"/>
            <w:left w:val="none" w:sz="0" w:space="0" w:color="auto"/>
            <w:bottom w:val="none" w:sz="0" w:space="0" w:color="auto"/>
            <w:right w:val="none" w:sz="0" w:space="0" w:color="auto"/>
          </w:divBdr>
        </w:div>
        <w:div w:id="1523279084">
          <w:marLeft w:val="0"/>
          <w:marRight w:val="0"/>
          <w:marTop w:val="0"/>
          <w:marBottom w:val="0"/>
          <w:divBdr>
            <w:top w:val="none" w:sz="0" w:space="0" w:color="auto"/>
            <w:left w:val="none" w:sz="0" w:space="0" w:color="auto"/>
            <w:bottom w:val="none" w:sz="0" w:space="0" w:color="auto"/>
            <w:right w:val="none" w:sz="0" w:space="0" w:color="auto"/>
          </w:divBdr>
        </w:div>
        <w:div w:id="1199313764">
          <w:marLeft w:val="0"/>
          <w:marRight w:val="0"/>
          <w:marTop w:val="0"/>
          <w:marBottom w:val="0"/>
          <w:divBdr>
            <w:top w:val="none" w:sz="0" w:space="0" w:color="auto"/>
            <w:left w:val="none" w:sz="0" w:space="0" w:color="auto"/>
            <w:bottom w:val="none" w:sz="0" w:space="0" w:color="auto"/>
            <w:right w:val="none" w:sz="0" w:space="0" w:color="auto"/>
          </w:divBdr>
        </w:div>
        <w:div w:id="1763448784">
          <w:marLeft w:val="0"/>
          <w:marRight w:val="0"/>
          <w:marTop w:val="0"/>
          <w:marBottom w:val="0"/>
          <w:divBdr>
            <w:top w:val="none" w:sz="0" w:space="0" w:color="auto"/>
            <w:left w:val="none" w:sz="0" w:space="0" w:color="auto"/>
            <w:bottom w:val="none" w:sz="0" w:space="0" w:color="auto"/>
            <w:right w:val="none" w:sz="0" w:space="0" w:color="auto"/>
          </w:divBdr>
        </w:div>
        <w:div w:id="220406361">
          <w:marLeft w:val="0"/>
          <w:marRight w:val="0"/>
          <w:marTop w:val="0"/>
          <w:marBottom w:val="0"/>
          <w:divBdr>
            <w:top w:val="none" w:sz="0" w:space="0" w:color="auto"/>
            <w:left w:val="none" w:sz="0" w:space="0" w:color="auto"/>
            <w:bottom w:val="none" w:sz="0" w:space="0" w:color="auto"/>
            <w:right w:val="none" w:sz="0" w:space="0" w:color="auto"/>
          </w:divBdr>
        </w:div>
        <w:div w:id="1154832545">
          <w:marLeft w:val="0"/>
          <w:marRight w:val="0"/>
          <w:marTop w:val="0"/>
          <w:marBottom w:val="0"/>
          <w:divBdr>
            <w:top w:val="none" w:sz="0" w:space="0" w:color="auto"/>
            <w:left w:val="none" w:sz="0" w:space="0" w:color="auto"/>
            <w:bottom w:val="none" w:sz="0" w:space="0" w:color="auto"/>
            <w:right w:val="none" w:sz="0" w:space="0" w:color="auto"/>
          </w:divBdr>
        </w:div>
        <w:div w:id="702678172">
          <w:marLeft w:val="0"/>
          <w:marRight w:val="0"/>
          <w:marTop w:val="0"/>
          <w:marBottom w:val="0"/>
          <w:divBdr>
            <w:top w:val="none" w:sz="0" w:space="0" w:color="auto"/>
            <w:left w:val="none" w:sz="0" w:space="0" w:color="auto"/>
            <w:bottom w:val="none" w:sz="0" w:space="0" w:color="auto"/>
            <w:right w:val="none" w:sz="0" w:space="0" w:color="auto"/>
          </w:divBdr>
        </w:div>
        <w:div w:id="1419474798">
          <w:marLeft w:val="0"/>
          <w:marRight w:val="0"/>
          <w:marTop w:val="0"/>
          <w:marBottom w:val="0"/>
          <w:divBdr>
            <w:top w:val="none" w:sz="0" w:space="0" w:color="auto"/>
            <w:left w:val="none" w:sz="0" w:space="0" w:color="auto"/>
            <w:bottom w:val="none" w:sz="0" w:space="0" w:color="auto"/>
            <w:right w:val="none" w:sz="0" w:space="0" w:color="auto"/>
          </w:divBdr>
        </w:div>
        <w:div w:id="1774545491">
          <w:marLeft w:val="0"/>
          <w:marRight w:val="0"/>
          <w:marTop w:val="0"/>
          <w:marBottom w:val="0"/>
          <w:divBdr>
            <w:top w:val="none" w:sz="0" w:space="0" w:color="auto"/>
            <w:left w:val="none" w:sz="0" w:space="0" w:color="auto"/>
            <w:bottom w:val="none" w:sz="0" w:space="0" w:color="auto"/>
            <w:right w:val="none" w:sz="0" w:space="0" w:color="auto"/>
          </w:divBdr>
        </w:div>
        <w:div w:id="677197766">
          <w:marLeft w:val="0"/>
          <w:marRight w:val="0"/>
          <w:marTop w:val="0"/>
          <w:marBottom w:val="0"/>
          <w:divBdr>
            <w:top w:val="none" w:sz="0" w:space="0" w:color="auto"/>
            <w:left w:val="none" w:sz="0" w:space="0" w:color="auto"/>
            <w:bottom w:val="none" w:sz="0" w:space="0" w:color="auto"/>
            <w:right w:val="none" w:sz="0" w:space="0" w:color="auto"/>
          </w:divBdr>
        </w:div>
        <w:div w:id="772673640">
          <w:marLeft w:val="0"/>
          <w:marRight w:val="0"/>
          <w:marTop w:val="0"/>
          <w:marBottom w:val="0"/>
          <w:divBdr>
            <w:top w:val="none" w:sz="0" w:space="0" w:color="auto"/>
            <w:left w:val="none" w:sz="0" w:space="0" w:color="auto"/>
            <w:bottom w:val="none" w:sz="0" w:space="0" w:color="auto"/>
            <w:right w:val="none" w:sz="0" w:space="0" w:color="auto"/>
          </w:divBdr>
        </w:div>
        <w:div w:id="1722633737">
          <w:marLeft w:val="0"/>
          <w:marRight w:val="0"/>
          <w:marTop w:val="0"/>
          <w:marBottom w:val="0"/>
          <w:divBdr>
            <w:top w:val="none" w:sz="0" w:space="0" w:color="auto"/>
            <w:left w:val="none" w:sz="0" w:space="0" w:color="auto"/>
            <w:bottom w:val="none" w:sz="0" w:space="0" w:color="auto"/>
            <w:right w:val="none" w:sz="0" w:space="0" w:color="auto"/>
          </w:divBdr>
        </w:div>
        <w:div w:id="1392846344">
          <w:marLeft w:val="0"/>
          <w:marRight w:val="0"/>
          <w:marTop w:val="0"/>
          <w:marBottom w:val="0"/>
          <w:divBdr>
            <w:top w:val="none" w:sz="0" w:space="0" w:color="auto"/>
            <w:left w:val="none" w:sz="0" w:space="0" w:color="auto"/>
            <w:bottom w:val="none" w:sz="0" w:space="0" w:color="auto"/>
            <w:right w:val="none" w:sz="0" w:space="0" w:color="auto"/>
          </w:divBdr>
        </w:div>
        <w:div w:id="352727543">
          <w:marLeft w:val="0"/>
          <w:marRight w:val="0"/>
          <w:marTop w:val="0"/>
          <w:marBottom w:val="0"/>
          <w:divBdr>
            <w:top w:val="none" w:sz="0" w:space="0" w:color="auto"/>
            <w:left w:val="none" w:sz="0" w:space="0" w:color="auto"/>
            <w:bottom w:val="none" w:sz="0" w:space="0" w:color="auto"/>
            <w:right w:val="none" w:sz="0" w:space="0" w:color="auto"/>
          </w:divBdr>
        </w:div>
        <w:div w:id="1757819648">
          <w:marLeft w:val="0"/>
          <w:marRight w:val="0"/>
          <w:marTop w:val="0"/>
          <w:marBottom w:val="0"/>
          <w:divBdr>
            <w:top w:val="none" w:sz="0" w:space="0" w:color="auto"/>
            <w:left w:val="none" w:sz="0" w:space="0" w:color="auto"/>
            <w:bottom w:val="none" w:sz="0" w:space="0" w:color="auto"/>
            <w:right w:val="none" w:sz="0" w:space="0" w:color="auto"/>
          </w:divBdr>
        </w:div>
      </w:divsChild>
    </w:div>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923683250">
      <w:bodyDiv w:val="1"/>
      <w:marLeft w:val="0"/>
      <w:marRight w:val="0"/>
      <w:marTop w:val="0"/>
      <w:marBottom w:val="0"/>
      <w:divBdr>
        <w:top w:val="none" w:sz="0" w:space="0" w:color="auto"/>
        <w:left w:val="none" w:sz="0" w:space="0" w:color="auto"/>
        <w:bottom w:val="none" w:sz="0" w:space="0" w:color="auto"/>
        <w:right w:val="none" w:sz="0" w:space="0" w:color="auto"/>
      </w:divBdr>
      <w:divsChild>
        <w:div w:id="1338313134">
          <w:marLeft w:val="0"/>
          <w:marRight w:val="0"/>
          <w:marTop w:val="0"/>
          <w:marBottom w:val="0"/>
          <w:divBdr>
            <w:top w:val="none" w:sz="0" w:space="0" w:color="auto"/>
            <w:left w:val="none" w:sz="0" w:space="0" w:color="auto"/>
            <w:bottom w:val="none" w:sz="0" w:space="0" w:color="auto"/>
            <w:right w:val="none" w:sz="0" w:space="0" w:color="auto"/>
          </w:divBdr>
          <w:divsChild>
            <w:div w:id="511186928">
              <w:marLeft w:val="0"/>
              <w:marRight w:val="0"/>
              <w:marTop w:val="0"/>
              <w:marBottom w:val="0"/>
              <w:divBdr>
                <w:top w:val="none" w:sz="0" w:space="0" w:color="auto"/>
                <w:left w:val="none" w:sz="0" w:space="0" w:color="auto"/>
                <w:bottom w:val="none" w:sz="0" w:space="0" w:color="auto"/>
                <w:right w:val="none" w:sz="0" w:space="0" w:color="auto"/>
              </w:divBdr>
              <w:divsChild>
                <w:div w:id="209074849">
                  <w:marLeft w:val="0"/>
                  <w:marRight w:val="150"/>
                  <w:marTop w:val="0"/>
                  <w:marBottom w:val="0"/>
                  <w:divBdr>
                    <w:top w:val="none" w:sz="0" w:space="0" w:color="auto"/>
                    <w:left w:val="none" w:sz="0" w:space="0" w:color="auto"/>
                    <w:bottom w:val="none" w:sz="0" w:space="0" w:color="auto"/>
                    <w:right w:val="none" w:sz="0" w:space="0" w:color="auto"/>
                  </w:divBdr>
                  <w:divsChild>
                    <w:div w:id="269433500">
                      <w:marLeft w:val="0"/>
                      <w:marRight w:val="150"/>
                      <w:marTop w:val="0"/>
                      <w:marBottom w:val="0"/>
                      <w:divBdr>
                        <w:top w:val="none" w:sz="0" w:space="0" w:color="auto"/>
                        <w:left w:val="none" w:sz="0" w:space="0" w:color="auto"/>
                        <w:bottom w:val="none" w:sz="0" w:space="0" w:color="auto"/>
                        <w:right w:val="none" w:sz="0" w:space="0" w:color="auto"/>
                      </w:divBdr>
                    </w:div>
                  </w:divsChild>
                </w:div>
                <w:div w:id="1348823501">
                  <w:marLeft w:val="0"/>
                  <w:marRight w:val="150"/>
                  <w:marTop w:val="0"/>
                  <w:marBottom w:val="0"/>
                  <w:divBdr>
                    <w:top w:val="none" w:sz="0" w:space="0" w:color="auto"/>
                    <w:left w:val="none" w:sz="0" w:space="0" w:color="auto"/>
                    <w:bottom w:val="none" w:sz="0" w:space="0" w:color="auto"/>
                    <w:right w:val="none" w:sz="0" w:space="0" w:color="auto"/>
                  </w:divBdr>
                  <w:divsChild>
                    <w:div w:id="1415123047">
                      <w:marLeft w:val="0"/>
                      <w:marRight w:val="150"/>
                      <w:marTop w:val="0"/>
                      <w:marBottom w:val="0"/>
                      <w:divBdr>
                        <w:top w:val="none" w:sz="0" w:space="0" w:color="auto"/>
                        <w:left w:val="none" w:sz="0" w:space="0" w:color="auto"/>
                        <w:bottom w:val="none" w:sz="0" w:space="0" w:color="auto"/>
                        <w:right w:val="none" w:sz="0" w:space="0" w:color="auto"/>
                      </w:divBdr>
                    </w:div>
                  </w:divsChild>
                </w:div>
                <w:div w:id="333916763">
                  <w:marLeft w:val="0"/>
                  <w:marRight w:val="150"/>
                  <w:marTop w:val="0"/>
                  <w:marBottom w:val="0"/>
                  <w:divBdr>
                    <w:top w:val="none" w:sz="0" w:space="0" w:color="auto"/>
                    <w:left w:val="none" w:sz="0" w:space="0" w:color="auto"/>
                    <w:bottom w:val="none" w:sz="0" w:space="0" w:color="auto"/>
                    <w:right w:val="none" w:sz="0" w:space="0" w:color="auto"/>
                  </w:divBdr>
                  <w:divsChild>
                    <w:div w:id="2145808966">
                      <w:marLeft w:val="0"/>
                      <w:marRight w:val="150"/>
                      <w:marTop w:val="0"/>
                      <w:marBottom w:val="0"/>
                      <w:divBdr>
                        <w:top w:val="none" w:sz="0" w:space="0" w:color="auto"/>
                        <w:left w:val="none" w:sz="0" w:space="0" w:color="auto"/>
                        <w:bottom w:val="none" w:sz="0" w:space="0" w:color="auto"/>
                        <w:right w:val="none" w:sz="0" w:space="0" w:color="auto"/>
                      </w:divBdr>
                    </w:div>
                  </w:divsChild>
                </w:div>
                <w:div w:id="1693875738">
                  <w:marLeft w:val="0"/>
                  <w:marRight w:val="150"/>
                  <w:marTop w:val="0"/>
                  <w:marBottom w:val="0"/>
                  <w:divBdr>
                    <w:top w:val="none" w:sz="0" w:space="0" w:color="auto"/>
                    <w:left w:val="none" w:sz="0" w:space="0" w:color="auto"/>
                    <w:bottom w:val="none" w:sz="0" w:space="0" w:color="auto"/>
                    <w:right w:val="none" w:sz="0" w:space="0" w:color="auto"/>
                  </w:divBdr>
                  <w:divsChild>
                    <w:div w:id="134877061">
                      <w:marLeft w:val="0"/>
                      <w:marRight w:val="150"/>
                      <w:marTop w:val="0"/>
                      <w:marBottom w:val="0"/>
                      <w:divBdr>
                        <w:top w:val="none" w:sz="0" w:space="0" w:color="auto"/>
                        <w:left w:val="none" w:sz="0" w:space="0" w:color="auto"/>
                        <w:bottom w:val="none" w:sz="0" w:space="0" w:color="auto"/>
                        <w:right w:val="none" w:sz="0" w:space="0" w:color="auto"/>
                      </w:divBdr>
                    </w:div>
                  </w:divsChild>
                </w:div>
                <w:div w:id="1047334601">
                  <w:marLeft w:val="0"/>
                  <w:marRight w:val="150"/>
                  <w:marTop w:val="0"/>
                  <w:marBottom w:val="0"/>
                  <w:divBdr>
                    <w:top w:val="none" w:sz="0" w:space="0" w:color="auto"/>
                    <w:left w:val="none" w:sz="0" w:space="0" w:color="auto"/>
                    <w:bottom w:val="none" w:sz="0" w:space="0" w:color="auto"/>
                    <w:right w:val="none" w:sz="0" w:space="0" w:color="auto"/>
                  </w:divBdr>
                  <w:divsChild>
                    <w:div w:id="1450735990">
                      <w:marLeft w:val="0"/>
                      <w:marRight w:val="150"/>
                      <w:marTop w:val="0"/>
                      <w:marBottom w:val="0"/>
                      <w:divBdr>
                        <w:top w:val="none" w:sz="0" w:space="0" w:color="auto"/>
                        <w:left w:val="none" w:sz="0" w:space="0" w:color="auto"/>
                        <w:bottom w:val="none" w:sz="0" w:space="0" w:color="auto"/>
                        <w:right w:val="none" w:sz="0" w:space="0" w:color="auto"/>
                      </w:divBdr>
                    </w:div>
                  </w:divsChild>
                </w:div>
                <w:div w:id="2031299496">
                  <w:marLeft w:val="0"/>
                  <w:marRight w:val="150"/>
                  <w:marTop w:val="0"/>
                  <w:marBottom w:val="0"/>
                  <w:divBdr>
                    <w:top w:val="none" w:sz="0" w:space="0" w:color="auto"/>
                    <w:left w:val="none" w:sz="0" w:space="0" w:color="auto"/>
                    <w:bottom w:val="none" w:sz="0" w:space="0" w:color="auto"/>
                    <w:right w:val="none" w:sz="0" w:space="0" w:color="auto"/>
                  </w:divBdr>
                  <w:divsChild>
                    <w:div w:id="782117941">
                      <w:marLeft w:val="0"/>
                      <w:marRight w:val="150"/>
                      <w:marTop w:val="0"/>
                      <w:marBottom w:val="0"/>
                      <w:divBdr>
                        <w:top w:val="none" w:sz="0" w:space="0" w:color="auto"/>
                        <w:left w:val="none" w:sz="0" w:space="0" w:color="auto"/>
                        <w:bottom w:val="none" w:sz="0" w:space="0" w:color="auto"/>
                        <w:right w:val="none" w:sz="0" w:space="0" w:color="auto"/>
                      </w:divBdr>
                    </w:div>
                  </w:divsChild>
                </w:div>
                <w:div w:id="604535046">
                  <w:marLeft w:val="0"/>
                  <w:marRight w:val="150"/>
                  <w:marTop w:val="0"/>
                  <w:marBottom w:val="0"/>
                  <w:divBdr>
                    <w:top w:val="none" w:sz="0" w:space="0" w:color="auto"/>
                    <w:left w:val="none" w:sz="0" w:space="0" w:color="auto"/>
                    <w:bottom w:val="none" w:sz="0" w:space="0" w:color="auto"/>
                    <w:right w:val="none" w:sz="0" w:space="0" w:color="auto"/>
                  </w:divBdr>
                  <w:divsChild>
                    <w:div w:id="1499350242">
                      <w:marLeft w:val="0"/>
                      <w:marRight w:val="150"/>
                      <w:marTop w:val="0"/>
                      <w:marBottom w:val="0"/>
                      <w:divBdr>
                        <w:top w:val="none" w:sz="0" w:space="0" w:color="auto"/>
                        <w:left w:val="none" w:sz="0" w:space="0" w:color="auto"/>
                        <w:bottom w:val="none" w:sz="0" w:space="0" w:color="auto"/>
                        <w:right w:val="none" w:sz="0" w:space="0" w:color="auto"/>
                      </w:divBdr>
                    </w:div>
                  </w:divsChild>
                </w:div>
                <w:div w:id="632059849">
                  <w:marLeft w:val="0"/>
                  <w:marRight w:val="150"/>
                  <w:marTop w:val="0"/>
                  <w:marBottom w:val="0"/>
                  <w:divBdr>
                    <w:top w:val="none" w:sz="0" w:space="0" w:color="auto"/>
                    <w:left w:val="none" w:sz="0" w:space="0" w:color="auto"/>
                    <w:bottom w:val="none" w:sz="0" w:space="0" w:color="auto"/>
                    <w:right w:val="none" w:sz="0" w:space="0" w:color="auto"/>
                  </w:divBdr>
                  <w:divsChild>
                    <w:div w:id="173417318">
                      <w:marLeft w:val="0"/>
                      <w:marRight w:val="150"/>
                      <w:marTop w:val="0"/>
                      <w:marBottom w:val="0"/>
                      <w:divBdr>
                        <w:top w:val="none" w:sz="0" w:space="0" w:color="auto"/>
                        <w:left w:val="none" w:sz="0" w:space="0" w:color="auto"/>
                        <w:bottom w:val="none" w:sz="0" w:space="0" w:color="auto"/>
                        <w:right w:val="none" w:sz="0" w:space="0" w:color="auto"/>
                      </w:divBdr>
                    </w:div>
                  </w:divsChild>
                </w:div>
                <w:div w:id="1964773720">
                  <w:marLeft w:val="0"/>
                  <w:marRight w:val="150"/>
                  <w:marTop w:val="0"/>
                  <w:marBottom w:val="0"/>
                  <w:divBdr>
                    <w:top w:val="none" w:sz="0" w:space="0" w:color="auto"/>
                    <w:left w:val="none" w:sz="0" w:space="0" w:color="auto"/>
                    <w:bottom w:val="none" w:sz="0" w:space="0" w:color="auto"/>
                    <w:right w:val="none" w:sz="0" w:space="0" w:color="auto"/>
                  </w:divBdr>
                  <w:divsChild>
                    <w:div w:id="295767651">
                      <w:marLeft w:val="0"/>
                      <w:marRight w:val="150"/>
                      <w:marTop w:val="0"/>
                      <w:marBottom w:val="0"/>
                      <w:divBdr>
                        <w:top w:val="none" w:sz="0" w:space="0" w:color="auto"/>
                        <w:left w:val="none" w:sz="0" w:space="0" w:color="auto"/>
                        <w:bottom w:val="none" w:sz="0" w:space="0" w:color="auto"/>
                        <w:right w:val="none" w:sz="0" w:space="0" w:color="auto"/>
                      </w:divBdr>
                    </w:div>
                  </w:divsChild>
                </w:div>
                <w:div w:id="2095394155">
                  <w:marLeft w:val="0"/>
                  <w:marRight w:val="150"/>
                  <w:marTop w:val="0"/>
                  <w:marBottom w:val="0"/>
                  <w:divBdr>
                    <w:top w:val="none" w:sz="0" w:space="0" w:color="auto"/>
                    <w:left w:val="none" w:sz="0" w:space="0" w:color="auto"/>
                    <w:bottom w:val="none" w:sz="0" w:space="0" w:color="auto"/>
                    <w:right w:val="none" w:sz="0" w:space="0" w:color="auto"/>
                  </w:divBdr>
                  <w:divsChild>
                    <w:div w:id="18079707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49839904">
          <w:marLeft w:val="0"/>
          <w:marRight w:val="0"/>
          <w:marTop w:val="0"/>
          <w:marBottom w:val="0"/>
          <w:divBdr>
            <w:top w:val="none" w:sz="0" w:space="0" w:color="auto"/>
            <w:left w:val="none" w:sz="0" w:space="0" w:color="auto"/>
            <w:bottom w:val="none" w:sz="0" w:space="0" w:color="auto"/>
            <w:right w:val="none" w:sz="0" w:space="0" w:color="auto"/>
          </w:divBdr>
        </w:div>
        <w:div w:id="374740654">
          <w:marLeft w:val="0"/>
          <w:marRight w:val="0"/>
          <w:marTop w:val="0"/>
          <w:marBottom w:val="0"/>
          <w:divBdr>
            <w:top w:val="none" w:sz="0" w:space="0" w:color="auto"/>
            <w:left w:val="none" w:sz="0" w:space="0" w:color="auto"/>
            <w:bottom w:val="none" w:sz="0" w:space="0" w:color="auto"/>
            <w:right w:val="none" w:sz="0" w:space="0" w:color="auto"/>
          </w:divBdr>
        </w:div>
        <w:div w:id="557789103">
          <w:marLeft w:val="0"/>
          <w:marRight w:val="0"/>
          <w:marTop w:val="0"/>
          <w:marBottom w:val="0"/>
          <w:divBdr>
            <w:top w:val="none" w:sz="0" w:space="0" w:color="auto"/>
            <w:left w:val="none" w:sz="0" w:space="0" w:color="auto"/>
            <w:bottom w:val="none" w:sz="0" w:space="0" w:color="auto"/>
            <w:right w:val="none" w:sz="0" w:space="0" w:color="auto"/>
          </w:divBdr>
        </w:div>
        <w:div w:id="1610702126">
          <w:marLeft w:val="0"/>
          <w:marRight w:val="0"/>
          <w:marTop w:val="0"/>
          <w:marBottom w:val="0"/>
          <w:divBdr>
            <w:top w:val="none" w:sz="0" w:space="0" w:color="auto"/>
            <w:left w:val="none" w:sz="0" w:space="0" w:color="auto"/>
            <w:bottom w:val="none" w:sz="0" w:space="0" w:color="auto"/>
            <w:right w:val="none" w:sz="0" w:space="0" w:color="auto"/>
          </w:divBdr>
        </w:div>
        <w:div w:id="1681348894">
          <w:marLeft w:val="0"/>
          <w:marRight w:val="0"/>
          <w:marTop w:val="0"/>
          <w:marBottom w:val="0"/>
          <w:divBdr>
            <w:top w:val="none" w:sz="0" w:space="0" w:color="auto"/>
            <w:left w:val="none" w:sz="0" w:space="0" w:color="auto"/>
            <w:bottom w:val="none" w:sz="0" w:space="0" w:color="auto"/>
            <w:right w:val="none" w:sz="0" w:space="0" w:color="auto"/>
          </w:divBdr>
        </w:div>
        <w:div w:id="9529449">
          <w:marLeft w:val="0"/>
          <w:marRight w:val="0"/>
          <w:marTop w:val="0"/>
          <w:marBottom w:val="0"/>
          <w:divBdr>
            <w:top w:val="none" w:sz="0" w:space="0" w:color="auto"/>
            <w:left w:val="none" w:sz="0" w:space="0" w:color="auto"/>
            <w:bottom w:val="none" w:sz="0" w:space="0" w:color="auto"/>
            <w:right w:val="none" w:sz="0" w:space="0" w:color="auto"/>
          </w:divBdr>
        </w:div>
        <w:div w:id="786193177">
          <w:marLeft w:val="0"/>
          <w:marRight w:val="0"/>
          <w:marTop w:val="0"/>
          <w:marBottom w:val="0"/>
          <w:divBdr>
            <w:top w:val="none" w:sz="0" w:space="0" w:color="auto"/>
            <w:left w:val="none" w:sz="0" w:space="0" w:color="auto"/>
            <w:bottom w:val="none" w:sz="0" w:space="0" w:color="auto"/>
            <w:right w:val="none" w:sz="0" w:space="0" w:color="auto"/>
          </w:divBdr>
        </w:div>
        <w:div w:id="1909221717">
          <w:marLeft w:val="0"/>
          <w:marRight w:val="0"/>
          <w:marTop w:val="0"/>
          <w:marBottom w:val="0"/>
          <w:divBdr>
            <w:top w:val="none" w:sz="0" w:space="0" w:color="auto"/>
            <w:left w:val="none" w:sz="0" w:space="0" w:color="auto"/>
            <w:bottom w:val="none" w:sz="0" w:space="0" w:color="auto"/>
            <w:right w:val="none" w:sz="0" w:space="0" w:color="auto"/>
          </w:divBdr>
        </w:div>
        <w:div w:id="2084914924">
          <w:marLeft w:val="0"/>
          <w:marRight w:val="0"/>
          <w:marTop w:val="0"/>
          <w:marBottom w:val="0"/>
          <w:divBdr>
            <w:top w:val="none" w:sz="0" w:space="0" w:color="auto"/>
            <w:left w:val="none" w:sz="0" w:space="0" w:color="auto"/>
            <w:bottom w:val="none" w:sz="0" w:space="0" w:color="auto"/>
            <w:right w:val="none" w:sz="0" w:space="0" w:color="auto"/>
          </w:divBdr>
        </w:div>
        <w:div w:id="2065792539">
          <w:marLeft w:val="0"/>
          <w:marRight w:val="0"/>
          <w:marTop w:val="0"/>
          <w:marBottom w:val="0"/>
          <w:divBdr>
            <w:top w:val="none" w:sz="0" w:space="0" w:color="auto"/>
            <w:left w:val="none" w:sz="0" w:space="0" w:color="auto"/>
            <w:bottom w:val="none" w:sz="0" w:space="0" w:color="auto"/>
            <w:right w:val="none" w:sz="0" w:space="0" w:color="auto"/>
          </w:divBdr>
        </w:div>
      </w:divsChild>
    </w:div>
    <w:div w:id="934555886">
      <w:bodyDiv w:val="1"/>
      <w:marLeft w:val="0"/>
      <w:marRight w:val="0"/>
      <w:marTop w:val="0"/>
      <w:marBottom w:val="0"/>
      <w:divBdr>
        <w:top w:val="none" w:sz="0" w:space="0" w:color="auto"/>
        <w:left w:val="none" w:sz="0" w:space="0" w:color="auto"/>
        <w:bottom w:val="none" w:sz="0" w:space="0" w:color="auto"/>
        <w:right w:val="none" w:sz="0" w:space="0" w:color="auto"/>
      </w:divBdr>
    </w:div>
    <w:div w:id="1068457495">
      <w:bodyDiv w:val="1"/>
      <w:marLeft w:val="0"/>
      <w:marRight w:val="0"/>
      <w:marTop w:val="0"/>
      <w:marBottom w:val="0"/>
      <w:divBdr>
        <w:top w:val="none" w:sz="0" w:space="0" w:color="auto"/>
        <w:left w:val="none" w:sz="0" w:space="0" w:color="auto"/>
        <w:bottom w:val="none" w:sz="0" w:space="0" w:color="auto"/>
        <w:right w:val="none" w:sz="0" w:space="0" w:color="auto"/>
      </w:divBdr>
      <w:divsChild>
        <w:div w:id="1989631146">
          <w:marLeft w:val="0"/>
          <w:marRight w:val="0"/>
          <w:marTop w:val="0"/>
          <w:marBottom w:val="0"/>
          <w:divBdr>
            <w:top w:val="none" w:sz="0" w:space="0" w:color="auto"/>
            <w:left w:val="none" w:sz="0" w:space="0" w:color="auto"/>
            <w:bottom w:val="none" w:sz="0" w:space="0" w:color="auto"/>
            <w:right w:val="none" w:sz="0" w:space="0" w:color="auto"/>
          </w:divBdr>
          <w:divsChild>
            <w:div w:id="1175221052">
              <w:marLeft w:val="0"/>
              <w:marRight w:val="0"/>
              <w:marTop w:val="0"/>
              <w:marBottom w:val="0"/>
              <w:divBdr>
                <w:top w:val="none" w:sz="0" w:space="0" w:color="auto"/>
                <w:left w:val="none" w:sz="0" w:space="0" w:color="auto"/>
                <w:bottom w:val="none" w:sz="0" w:space="0" w:color="auto"/>
                <w:right w:val="none" w:sz="0" w:space="0" w:color="auto"/>
              </w:divBdr>
              <w:divsChild>
                <w:div w:id="1087966011">
                  <w:marLeft w:val="0"/>
                  <w:marRight w:val="150"/>
                  <w:marTop w:val="0"/>
                  <w:marBottom w:val="0"/>
                  <w:divBdr>
                    <w:top w:val="none" w:sz="0" w:space="0" w:color="auto"/>
                    <w:left w:val="none" w:sz="0" w:space="0" w:color="auto"/>
                    <w:bottom w:val="none" w:sz="0" w:space="0" w:color="auto"/>
                    <w:right w:val="none" w:sz="0" w:space="0" w:color="auto"/>
                  </w:divBdr>
                  <w:divsChild>
                    <w:div w:id="1975674388">
                      <w:marLeft w:val="0"/>
                      <w:marRight w:val="150"/>
                      <w:marTop w:val="0"/>
                      <w:marBottom w:val="0"/>
                      <w:divBdr>
                        <w:top w:val="none" w:sz="0" w:space="0" w:color="auto"/>
                        <w:left w:val="none" w:sz="0" w:space="0" w:color="auto"/>
                        <w:bottom w:val="none" w:sz="0" w:space="0" w:color="auto"/>
                        <w:right w:val="none" w:sz="0" w:space="0" w:color="auto"/>
                      </w:divBdr>
                    </w:div>
                  </w:divsChild>
                </w:div>
                <w:div w:id="1027565693">
                  <w:marLeft w:val="0"/>
                  <w:marRight w:val="150"/>
                  <w:marTop w:val="0"/>
                  <w:marBottom w:val="0"/>
                  <w:divBdr>
                    <w:top w:val="none" w:sz="0" w:space="0" w:color="auto"/>
                    <w:left w:val="none" w:sz="0" w:space="0" w:color="auto"/>
                    <w:bottom w:val="none" w:sz="0" w:space="0" w:color="auto"/>
                    <w:right w:val="none" w:sz="0" w:space="0" w:color="auto"/>
                  </w:divBdr>
                  <w:divsChild>
                    <w:div w:id="1847285544">
                      <w:marLeft w:val="0"/>
                      <w:marRight w:val="150"/>
                      <w:marTop w:val="0"/>
                      <w:marBottom w:val="0"/>
                      <w:divBdr>
                        <w:top w:val="none" w:sz="0" w:space="0" w:color="auto"/>
                        <w:left w:val="none" w:sz="0" w:space="0" w:color="auto"/>
                        <w:bottom w:val="none" w:sz="0" w:space="0" w:color="auto"/>
                        <w:right w:val="none" w:sz="0" w:space="0" w:color="auto"/>
                      </w:divBdr>
                    </w:div>
                  </w:divsChild>
                </w:div>
                <w:div w:id="1913395031">
                  <w:marLeft w:val="0"/>
                  <w:marRight w:val="150"/>
                  <w:marTop w:val="0"/>
                  <w:marBottom w:val="0"/>
                  <w:divBdr>
                    <w:top w:val="none" w:sz="0" w:space="0" w:color="auto"/>
                    <w:left w:val="none" w:sz="0" w:space="0" w:color="auto"/>
                    <w:bottom w:val="none" w:sz="0" w:space="0" w:color="auto"/>
                    <w:right w:val="none" w:sz="0" w:space="0" w:color="auto"/>
                  </w:divBdr>
                  <w:divsChild>
                    <w:div w:id="534126190">
                      <w:marLeft w:val="0"/>
                      <w:marRight w:val="150"/>
                      <w:marTop w:val="0"/>
                      <w:marBottom w:val="0"/>
                      <w:divBdr>
                        <w:top w:val="none" w:sz="0" w:space="0" w:color="auto"/>
                        <w:left w:val="none" w:sz="0" w:space="0" w:color="auto"/>
                        <w:bottom w:val="none" w:sz="0" w:space="0" w:color="auto"/>
                        <w:right w:val="none" w:sz="0" w:space="0" w:color="auto"/>
                      </w:divBdr>
                    </w:div>
                  </w:divsChild>
                </w:div>
                <w:div w:id="1446726945">
                  <w:marLeft w:val="0"/>
                  <w:marRight w:val="150"/>
                  <w:marTop w:val="0"/>
                  <w:marBottom w:val="0"/>
                  <w:divBdr>
                    <w:top w:val="none" w:sz="0" w:space="0" w:color="auto"/>
                    <w:left w:val="none" w:sz="0" w:space="0" w:color="auto"/>
                    <w:bottom w:val="none" w:sz="0" w:space="0" w:color="auto"/>
                    <w:right w:val="none" w:sz="0" w:space="0" w:color="auto"/>
                  </w:divBdr>
                  <w:divsChild>
                    <w:div w:id="2035839009">
                      <w:marLeft w:val="0"/>
                      <w:marRight w:val="150"/>
                      <w:marTop w:val="0"/>
                      <w:marBottom w:val="0"/>
                      <w:divBdr>
                        <w:top w:val="none" w:sz="0" w:space="0" w:color="auto"/>
                        <w:left w:val="none" w:sz="0" w:space="0" w:color="auto"/>
                        <w:bottom w:val="none" w:sz="0" w:space="0" w:color="auto"/>
                        <w:right w:val="none" w:sz="0" w:space="0" w:color="auto"/>
                      </w:divBdr>
                    </w:div>
                  </w:divsChild>
                </w:div>
                <w:div w:id="1003120839">
                  <w:marLeft w:val="0"/>
                  <w:marRight w:val="150"/>
                  <w:marTop w:val="0"/>
                  <w:marBottom w:val="0"/>
                  <w:divBdr>
                    <w:top w:val="none" w:sz="0" w:space="0" w:color="auto"/>
                    <w:left w:val="none" w:sz="0" w:space="0" w:color="auto"/>
                    <w:bottom w:val="none" w:sz="0" w:space="0" w:color="auto"/>
                    <w:right w:val="none" w:sz="0" w:space="0" w:color="auto"/>
                  </w:divBdr>
                  <w:divsChild>
                    <w:div w:id="24521362">
                      <w:marLeft w:val="0"/>
                      <w:marRight w:val="150"/>
                      <w:marTop w:val="0"/>
                      <w:marBottom w:val="0"/>
                      <w:divBdr>
                        <w:top w:val="none" w:sz="0" w:space="0" w:color="auto"/>
                        <w:left w:val="none" w:sz="0" w:space="0" w:color="auto"/>
                        <w:bottom w:val="none" w:sz="0" w:space="0" w:color="auto"/>
                        <w:right w:val="none" w:sz="0" w:space="0" w:color="auto"/>
                      </w:divBdr>
                    </w:div>
                  </w:divsChild>
                </w:div>
                <w:div w:id="1835411123">
                  <w:marLeft w:val="0"/>
                  <w:marRight w:val="150"/>
                  <w:marTop w:val="0"/>
                  <w:marBottom w:val="0"/>
                  <w:divBdr>
                    <w:top w:val="none" w:sz="0" w:space="0" w:color="auto"/>
                    <w:left w:val="none" w:sz="0" w:space="0" w:color="auto"/>
                    <w:bottom w:val="none" w:sz="0" w:space="0" w:color="auto"/>
                    <w:right w:val="none" w:sz="0" w:space="0" w:color="auto"/>
                  </w:divBdr>
                  <w:divsChild>
                    <w:div w:id="1219128991">
                      <w:marLeft w:val="0"/>
                      <w:marRight w:val="150"/>
                      <w:marTop w:val="0"/>
                      <w:marBottom w:val="0"/>
                      <w:divBdr>
                        <w:top w:val="none" w:sz="0" w:space="0" w:color="auto"/>
                        <w:left w:val="none" w:sz="0" w:space="0" w:color="auto"/>
                        <w:bottom w:val="none" w:sz="0" w:space="0" w:color="auto"/>
                        <w:right w:val="none" w:sz="0" w:space="0" w:color="auto"/>
                      </w:divBdr>
                    </w:div>
                  </w:divsChild>
                </w:div>
                <w:div w:id="1243953958">
                  <w:marLeft w:val="0"/>
                  <w:marRight w:val="150"/>
                  <w:marTop w:val="0"/>
                  <w:marBottom w:val="0"/>
                  <w:divBdr>
                    <w:top w:val="none" w:sz="0" w:space="0" w:color="auto"/>
                    <w:left w:val="none" w:sz="0" w:space="0" w:color="auto"/>
                    <w:bottom w:val="none" w:sz="0" w:space="0" w:color="auto"/>
                    <w:right w:val="none" w:sz="0" w:space="0" w:color="auto"/>
                  </w:divBdr>
                  <w:divsChild>
                    <w:div w:id="608199806">
                      <w:marLeft w:val="0"/>
                      <w:marRight w:val="150"/>
                      <w:marTop w:val="0"/>
                      <w:marBottom w:val="0"/>
                      <w:divBdr>
                        <w:top w:val="none" w:sz="0" w:space="0" w:color="auto"/>
                        <w:left w:val="none" w:sz="0" w:space="0" w:color="auto"/>
                        <w:bottom w:val="none" w:sz="0" w:space="0" w:color="auto"/>
                        <w:right w:val="none" w:sz="0" w:space="0" w:color="auto"/>
                      </w:divBdr>
                    </w:div>
                  </w:divsChild>
                </w:div>
                <w:div w:id="731150008">
                  <w:marLeft w:val="0"/>
                  <w:marRight w:val="150"/>
                  <w:marTop w:val="0"/>
                  <w:marBottom w:val="0"/>
                  <w:divBdr>
                    <w:top w:val="none" w:sz="0" w:space="0" w:color="auto"/>
                    <w:left w:val="none" w:sz="0" w:space="0" w:color="auto"/>
                    <w:bottom w:val="none" w:sz="0" w:space="0" w:color="auto"/>
                    <w:right w:val="none" w:sz="0" w:space="0" w:color="auto"/>
                  </w:divBdr>
                  <w:divsChild>
                    <w:div w:id="705450728">
                      <w:marLeft w:val="0"/>
                      <w:marRight w:val="150"/>
                      <w:marTop w:val="0"/>
                      <w:marBottom w:val="0"/>
                      <w:divBdr>
                        <w:top w:val="none" w:sz="0" w:space="0" w:color="auto"/>
                        <w:left w:val="none" w:sz="0" w:space="0" w:color="auto"/>
                        <w:bottom w:val="none" w:sz="0" w:space="0" w:color="auto"/>
                        <w:right w:val="none" w:sz="0" w:space="0" w:color="auto"/>
                      </w:divBdr>
                    </w:div>
                  </w:divsChild>
                </w:div>
                <w:div w:id="1601259040">
                  <w:marLeft w:val="0"/>
                  <w:marRight w:val="150"/>
                  <w:marTop w:val="0"/>
                  <w:marBottom w:val="0"/>
                  <w:divBdr>
                    <w:top w:val="none" w:sz="0" w:space="0" w:color="auto"/>
                    <w:left w:val="none" w:sz="0" w:space="0" w:color="auto"/>
                    <w:bottom w:val="none" w:sz="0" w:space="0" w:color="auto"/>
                    <w:right w:val="none" w:sz="0" w:space="0" w:color="auto"/>
                  </w:divBdr>
                  <w:divsChild>
                    <w:div w:id="679041366">
                      <w:marLeft w:val="0"/>
                      <w:marRight w:val="150"/>
                      <w:marTop w:val="0"/>
                      <w:marBottom w:val="0"/>
                      <w:divBdr>
                        <w:top w:val="none" w:sz="0" w:space="0" w:color="auto"/>
                        <w:left w:val="none" w:sz="0" w:space="0" w:color="auto"/>
                        <w:bottom w:val="none" w:sz="0" w:space="0" w:color="auto"/>
                        <w:right w:val="none" w:sz="0" w:space="0" w:color="auto"/>
                      </w:divBdr>
                    </w:div>
                  </w:divsChild>
                </w:div>
                <w:div w:id="1021319429">
                  <w:marLeft w:val="0"/>
                  <w:marRight w:val="150"/>
                  <w:marTop w:val="0"/>
                  <w:marBottom w:val="0"/>
                  <w:divBdr>
                    <w:top w:val="none" w:sz="0" w:space="0" w:color="auto"/>
                    <w:left w:val="none" w:sz="0" w:space="0" w:color="auto"/>
                    <w:bottom w:val="none" w:sz="0" w:space="0" w:color="auto"/>
                    <w:right w:val="none" w:sz="0" w:space="0" w:color="auto"/>
                  </w:divBdr>
                  <w:divsChild>
                    <w:div w:id="16309366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510206">
          <w:marLeft w:val="0"/>
          <w:marRight w:val="0"/>
          <w:marTop w:val="0"/>
          <w:marBottom w:val="0"/>
          <w:divBdr>
            <w:top w:val="none" w:sz="0" w:space="0" w:color="auto"/>
            <w:left w:val="none" w:sz="0" w:space="0" w:color="auto"/>
            <w:bottom w:val="none" w:sz="0" w:space="0" w:color="auto"/>
            <w:right w:val="none" w:sz="0" w:space="0" w:color="auto"/>
          </w:divBdr>
        </w:div>
        <w:div w:id="1050106489">
          <w:marLeft w:val="0"/>
          <w:marRight w:val="0"/>
          <w:marTop w:val="0"/>
          <w:marBottom w:val="0"/>
          <w:divBdr>
            <w:top w:val="none" w:sz="0" w:space="0" w:color="auto"/>
            <w:left w:val="none" w:sz="0" w:space="0" w:color="auto"/>
            <w:bottom w:val="none" w:sz="0" w:space="0" w:color="auto"/>
            <w:right w:val="none" w:sz="0" w:space="0" w:color="auto"/>
          </w:divBdr>
        </w:div>
        <w:div w:id="1675105581">
          <w:marLeft w:val="0"/>
          <w:marRight w:val="0"/>
          <w:marTop w:val="0"/>
          <w:marBottom w:val="0"/>
          <w:divBdr>
            <w:top w:val="none" w:sz="0" w:space="0" w:color="auto"/>
            <w:left w:val="none" w:sz="0" w:space="0" w:color="auto"/>
            <w:bottom w:val="none" w:sz="0" w:space="0" w:color="auto"/>
            <w:right w:val="none" w:sz="0" w:space="0" w:color="auto"/>
          </w:divBdr>
        </w:div>
        <w:div w:id="1801411072">
          <w:marLeft w:val="0"/>
          <w:marRight w:val="0"/>
          <w:marTop w:val="0"/>
          <w:marBottom w:val="0"/>
          <w:divBdr>
            <w:top w:val="none" w:sz="0" w:space="0" w:color="auto"/>
            <w:left w:val="none" w:sz="0" w:space="0" w:color="auto"/>
            <w:bottom w:val="none" w:sz="0" w:space="0" w:color="auto"/>
            <w:right w:val="none" w:sz="0" w:space="0" w:color="auto"/>
          </w:divBdr>
        </w:div>
        <w:div w:id="1564557205">
          <w:marLeft w:val="0"/>
          <w:marRight w:val="0"/>
          <w:marTop w:val="0"/>
          <w:marBottom w:val="0"/>
          <w:divBdr>
            <w:top w:val="none" w:sz="0" w:space="0" w:color="auto"/>
            <w:left w:val="none" w:sz="0" w:space="0" w:color="auto"/>
            <w:bottom w:val="none" w:sz="0" w:space="0" w:color="auto"/>
            <w:right w:val="none" w:sz="0" w:space="0" w:color="auto"/>
          </w:divBdr>
        </w:div>
        <w:div w:id="1274631534">
          <w:marLeft w:val="0"/>
          <w:marRight w:val="0"/>
          <w:marTop w:val="0"/>
          <w:marBottom w:val="0"/>
          <w:divBdr>
            <w:top w:val="none" w:sz="0" w:space="0" w:color="auto"/>
            <w:left w:val="none" w:sz="0" w:space="0" w:color="auto"/>
            <w:bottom w:val="none" w:sz="0" w:space="0" w:color="auto"/>
            <w:right w:val="none" w:sz="0" w:space="0" w:color="auto"/>
          </w:divBdr>
        </w:div>
        <w:div w:id="2038044933">
          <w:marLeft w:val="0"/>
          <w:marRight w:val="0"/>
          <w:marTop w:val="0"/>
          <w:marBottom w:val="0"/>
          <w:divBdr>
            <w:top w:val="none" w:sz="0" w:space="0" w:color="auto"/>
            <w:left w:val="none" w:sz="0" w:space="0" w:color="auto"/>
            <w:bottom w:val="none" w:sz="0" w:space="0" w:color="auto"/>
            <w:right w:val="none" w:sz="0" w:space="0" w:color="auto"/>
          </w:divBdr>
        </w:div>
        <w:div w:id="1848446072">
          <w:marLeft w:val="0"/>
          <w:marRight w:val="0"/>
          <w:marTop w:val="0"/>
          <w:marBottom w:val="0"/>
          <w:divBdr>
            <w:top w:val="none" w:sz="0" w:space="0" w:color="auto"/>
            <w:left w:val="none" w:sz="0" w:space="0" w:color="auto"/>
            <w:bottom w:val="none" w:sz="0" w:space="0" w:color="auto"/>
            <w:right w:val="none" w:sz="0" w:space="0" w:color="auto"/>
          </w:divBdr>
        </w:div>
        <w:div w:id="1422219580">
          <w:marLeft w:val="0"/>
          <w:marRight w:val="0"/>
          <w:marTop w:val="0"/>
          <w:marBottom w:val="0"/>
          <w:divBdr>
            <w:top w:val="none" w:sz="0" w:space="0" w:color="auto"/>
            <w:left w:val="none" w:sz="0" w:space="0" w:color="auto"/>
            <w:bottom w:val="none" w:sz="0" w:space="0" w:color="auto"/>
            <w:right w:val="none" w:sz="0" w:space="0" w:color="auto"/>
          </w:divBdr>
        </w:div>
        <w:div w:id="1944413554">
          <w:marLeft w:val="0"/>
          <w:marRight w:val="0"/>
          <w:marTop w:val="0"/>
          <w:marBottom w:val="0"/>
          <w:divBdr>
            <w:top w:val="none" w:sz="0" w:space="0" w:color="auto"/>
            <w:left w:val="none" w:sz="0" w:space="0" w:color="auto"/>
            <w:bottom w:val="none" w:sz="0" w:space="0" w:color="auto"/>
            <w:right w:val="none" w:sz="0" w:space="0" w:color="auto"/>
          </w:divBdr>
        </w:div>
      </w:divsChild>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412235286">
      <w:bodyDiv w:val="1"/>
      <w:marLeft w:val="0"/>
      <w:marRight w:val="0"/>
      <w:marTop w:val="0"/>
      <w:marBottom w:val="0"/>
      <w:divBdr>
        <w:top w:val="none" w:sz="0" w:space="0" w:color="auto"/>
        <w:left w:val="none" w:sz="0" w:space="0" w:color="auto"/>
        <w:bottom w:val="none" w:sz="0" w:space="0" w:color="auto"/>
        <w:right w:val="none" w:sz="0" w:space="0" w:color="auto"/>
      </w:divBdr>
      <w:divsChild>
        <w:div w:id="879048529">
          <w:marLeft w:val="0"/>
          <w:marRight w:val="0"/>
          <w:marTop w:val="0"/>
          <w:marBottom w:val="0"/>
          <w:divBdr>
            <w:top w:val="none" w:sz="0" w:space="0" w:color="auto"/>
            <w:left w:val="none" w:sz="0" w:space="0" w:color="auto"/>
            <w:bottom w:val="none" w:sz="0" w:space="0" w:color="auto"/>
            <w:right w:val="none" w:sz="0" w:space="0" w:color="auto"/>
          </w:divBdr>
          <w:divsChild>
            <w:div w:id="1099567757">
              <w:marLeft w:val="0"/>
              <w:marRight w:val="0"/>
              <w:marTop w:val="0"/>
              <w:marBottom w:val="0"/>
              <w:divBdr>
                <w:top w:val="none" w:sz="0" w:space="0" w:color="auto"/>
                <w:left w:val="none" w:sz="0" w:space="0" w:color="auto"/>
                <w:bottom w:val="none" w:sz="0" w:space="0" w:color="auto"/>
                <w:right w:val="none" w:sz="0" w:space="0" w:color="auto"/>
              </w:divBdr>
              <w:divsChild>
                <w:div w:id="831264199">
                  <w:marLeft w:val="0"/>
                  <w:marRight w:val="150"/>
                  <w:marTop w:val="0"/>
                  <w:marBottom w:val="0"/>
                  <w:divBdr>
                    <w:top w:val="none" w:sz="0" w:space="0" w:color="auto"/>
                    <w:left w:val="none" w:sz="0" w:space="0" w:color="auto"/>
                    <w:bottom w:val="none" w:sz="0" w:space="0" w:color="auto"/>
                    <w:right w:val="none" w:sz="0" w:space="0" w:color="auto"/>
                  </w:divBdr>
                  <w:divsChild>
                    <w:div w:id="230698716">
                      <w:marLeft w:val="0"/>
                      <w:marRight w:val="150"/>
                      <w:marTop w:val="0"/>
                      <w:marBottom w:val="0"/>
                      <w:divBdr>
                        <w:top w:val="none" w:sz="0" w:space="0" w:color="auto"/>
                        <w:left w:val="none" w:sz="0" w:space="0" w:color="auto"/>
                        <w:bottom w:val="none" w:sz="0" w:space="0" w:color="auto"/>
                        <w:right w:val="none" w:sz="0" w:space="0" w:color="auto"/>
                      </w:divBdr>
                    </w:div>
                  </w:divsChild>
                </w:div>
                <w:div w:id="250045372">
                  <w:marLeft w:val="0"/>
                  <w:marRight w:val="150"/>
                  <w:marTop w:val="0"/>
                  <w:marBottom w:val="0"/>
                  <w:divBdr>
                    <w:top w:val="none" w:sz="0" w:space="0" w:color="auto"/>
                    <w:left w:val="none" w:sz="0" w:space="0" w:color="auto"/>
                    <w:bottom w:val="none" w:sz="0" w:space="0" w:color="auto"/>
                    <w:right w:val="none" w:sz="0" w:space="0" w:color="auto"/>
                  </w:divBdr>
                  <w:divsChild>
                    <w:div w:id="1901090142">
                      <w:marLeft w:val="0"/>
                      <w:marRight w:val="150"/>
                      <w:marTop w:val="0"/>
                      <w:marBottom w:val="0"/>
                      <w:divBdr>
                        <w:top w:val="none" w:sz="0" w:space="0" w:color="auto"/>
                        <w:left w:val="none" w:sz="0" w:space="0" w:color="auto"/>
                        <w:bottom w:val="none" w:sz="0" w:space="0" w:color="auto"/>
                        <w:right w:val="none" w:sz="0" w:space="0" w:color="auto"/>
                      </w:divBdr>
                    </w:div>
                  </w:divsChild>
                </w:div>
                <w:div w:id="483014963">
                  <w:marLeft w:val="0"/>
                  <w:marRight w:val="150"/>
                  <w:marTop w:val="0"/>
                  <w:marBottom w:val="0"/>
                  <w:divBdr>
                    <w:top w:val="none" w:sz="0" w:space="0" w:color="auto"/>
                    <w:left w:val="none" w:sz="0" w:space="0" w:color="auto"/>
                    <w:bottom w:val="none" w:sz="0" w:space="0" w:color="auto"/>
                    <w:right w:val="none" w:sz="0" w:space="0" w:color="auto"/>
                  </w:divBdr>
                  <w:divsChild>
                    <w:div w:id="993676751">
                      <w:marLeft w:val="0"/>
                      <w:marRight w:val="150"/>
                      <w:marTop w:val="0"/>
                      <w:marBottom w:val="0"/>
                      <w:divBdr>
                        <w:top w:val="none" w:sz="0" w:space="0" w:color="auto"/>
                        <w:left w:val="none" w:sz="0" w:space="0" w:color="auto"/>
                        <w:bottom w:val="none" w:sz="0" w:space="0" w:color="auto"/>
                        <w:right w:val="none" w:sz="0" w:space="0" w:color="auto"/>
                      </w:divBdr>
                    </w:div>
                  </w:divsChild>
                </w:div>
                <w:div w:id="2075353111">
                  <w:marLeft w:val="0"/>
                  <w:marRight w:val="150"/>
                  <w:marTop w:val="0"/>
                  <w:marBottom w:val="0"/>
                  <w:divBdr>
                    <w:top w:val="none" w:sz="0" w:space="0" w:color="auto"/>
                    <w:left w:val="none" w:sz="0" w:space="0" w:color="auto"/>
                    <w:bottom w:val="none" w:sz="0" w:space="0" w:color="auto"/>
                    <w:right w:val="none" w:sz="0" w:space="0" w:color="auto"/>
                  </w:divBdr>
                  <w:divsChild>
                    <w:div w:id="185738393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59330613">
          <w:marLeft w:val="0"/>
          <w:marRight w:val="0"/>
          <w:marTop w:val="0"/>
          <w:marBottom w:val="0"/>
          <w:divBdr>
            <w:top w:val="none" w:sz="0" w:space="0" w:color="auto"/>
            <w:left w:val="none" w:sz="0" w:space="0" w:color="auto"/>
            <w:bottom w:val="none" w:sz="0" w:space="0" w:color="auto"/>
            <w:right w:val="none" w:sz="0" w:space="0" w:color="auto"/>
          </w:divBdr>
        </w:div>
        <w:div w:id="2000965495">
          <w:marLeft w:val="0"/>
          <w:marRight w:val="0"/>
          <w:marTop w:val="0"/>
          <w:marBottom w:val="0"/>
          <w:divBdr>
            <w:top w:val="none" w:sz="0" w:space="0" w:color="auto"/>
            <w:left w:val="none" w:sz="0" w:space="0" w:color="auto"/>
            <w:bottom w:val="none" w:sz="0" w:space="0" w:color="auto"/>
            <w:right w:val="none" w:sz="0" w:space="0" w:color="auto"/>
          </w:divBdr>
        </w:div>
        <w:div w:id="405344841">
          <w:marLeft w:val="0"/>
          <w:marRight w:val="0"/>
          <w:marTop w:val="0"/>
          <w:marBottom w:val="0"/>
          <w:divBdr>
            <w:top w:val="none" w:sz="0" w:space="0" w:color="auto"/>
            <w:left w:val="none" w:sz="0" w:space="0" w:color="auto"/>
            <w:bottom w:val="none" w:sz="0" w:space="0" w:color="auto"/>
            <w:right w:val="none" w:sz="0" w:space="0" w:color="auto"/>
          </w:divBdr>
        </w:div>
        <w:div w:id="417556701">
          <w:marLeft w:val="0"/>
          <w:marRight w:val="0"/>
          <w:marTop w:val="0"/>
          <w:marBottom w:val="0"/>
          <w:divBdr>
            <w:top w:val="none" w:sz="0" w:space="0" w:color="auto"/>
            <w:left w:val="none" w:sz="0" w:space="0" w:color="auto"/>
            <w:bottom w:val="none" w:sz="0" w:space="0" w:color="auto"/>
            <w:right w:val="none" w:sz="0" w:space="0" w:color="auto"/>
          </w:divBdr>
        </w:div>
        <w:div w:id="2145583644">
          <w:marLeft w:val="0"/>
          <w:marRight w:val="0"/>
          <w:marTop w:val="0"/>
          <w:marBottom w:val="0"/>
          <w:divBdr>
            <w:top w:val="none" w:sz="0" w:space="0" w:color="auto"/>
            <w:left w:val="none" w:sz="0" w:space="0" w:color="auto"/>
            <w:bottom w:val="none" w:sz="0" w:space="0" w:color="auto"/>
            <w:right w:val="none" w:sz="0" w:space="0" w:color="auto"/>
          </w:divBdr>
        </w:div>
        <w:div w:id="1847746457">
          <w:marLeft w:val="0"/>
          <w:marRight w:val="0"/>
          <w:marTop w:val="0"/>
          <w:marBottom w:val="0"/>
          <w:divBdr>
            <w:top w:val="none" w:sz="0" w:space="0" w:color="auto"/>
            <w:left w:val="none" w:sz="0" w:space="0" w:color="auto"/>
            <w:bottom w:val="none" w:sz="0" w:space="0" w:color="auto"/>
            <w:right w:val="none" w:sz="0" w:space="0" w:color="auto"/>
          </w:divBdr>
        </w:div>
        <w:div w:id="351224104">
          <w:marLeft w:val="0"/>
          <w:marRight w:val="0"/>
          <w:marTop w:val="0"/>
          <w:marBottom w:val="0"/>
          <w:divBdr>
            <w:top w:val="none" w:sz="0" w:space="0" w:color="auto"/>
            <w:left w:val="none" w:sz="0" w:space="0" w:color="auto"/>
            <w:bottom w:val="none" w:sz="0" w:space="0" w:color="auto"/>
            <w:right w:val="none" w:sz="0" w:space="0" w:color="auto"/>
          </w:divBdr>
        </w:div>
        <w:div w:id="1231381221">
          <w:marLeft w:val="0"/>
          <w:marRight w:val="0"/>
          <w:marTop w:val="0"/>
          <w:marBottom w:val="0"/>
          <w:divBdr>
            <w:top w:val="none" w:sz="0" w:space="0" w:color="auto"/>
            <w:left w:val="none" w:sz="0" w:space="0" w:color="auto"/>
            <w:bottom w:val="none" w:sz="0" w:space="0" w:color="auto"/>
            <w:right w:val="none" w:sz="0" w:space="0" w:color="auto"/>
          </w:divBdr>
        </w:div>
        <w:div w:id="2105959427">
          <w:marLeft w:val="0"/>
          <w:marRight w:val="0"/>
          <w:marTop w:val="0"/>
          <w:marBottom w:val="0"/>
          <w:divBdr>
            <w:top w:val="none" w:sz="0" w:space="0" w:color="auto"/>
            <w:left w:val="none" w:sz="0" w:space="0" w:color="auto"/>
            <w:bottom w:val="none" w:sz="0" w:space="0" w:color="auto"/>
            <w:right w:val="none" w:sz="0" w:space="0" w:color="auto"/>
          </w:divBdr>
        </w:div>
        <w:div w:id="1902279412">
          <w:marLeft w:val="0"/>
          <w:marRight w:val="0"/>
          <w:marTop w:val="0"/>
          <w:marBottom w:val="0"/>
          <w:divBdr>
            <w:top w:val="none" w:sz="0" w:space="0" w:color="auto"/>
            <w:left w:val="none" w:sz="0" w:space="0" w:color="auto"/>
            <w:bottom w:val="none" w:sz="0" w:space="0" w:color="auto"/>
            <w:right w:val="none" w:sz="0" w:space="0" w:color="auto"/>
          </w:divBdr>
        </w:div>
        <w:div w:id="405882552">
          <w:marLeft w:val="0"/>
          <w:marRight w:val="0"/>
          <w:marTop w:val="0"/>
          <w:marBottom w:val="0"/>
          <w:divBdr>
            <w:top w:val="none" w:sz="0" w:space="0" w:color="auto"/>
            <w:left w:val="none" w:sz="0" w:space="0" w:color="auto"/>
            <w:bottom w:val="none" w:sz="0" w:space="0" w:color="auto"/>
            <w:right w:val="none" w:sz="0" w:space="0" w:color="auto"/>
          </w:divBdr>
        </w:div>
        <w:div w:id="601300357">
          <w:marLeft w:val="0"/>
          <w:marRight w:val="0"/>
          <w:marTop w:val="0"/>
          <w:marBottom w:val="0"/>
          <w:divBdr>
            <w:top w:val="none" w:sz="0" w:space="0" w:color="auto"/>
            <w:left w:val="none" w:sz="0" w:space="0" w:color="auto"/>
            <w:bottom w:val="none" w:sz="0" w:space="0" w:color="auto"/>
            <w:right w:val="none" w:sz="0" w:space="0" w:color="auto"/>
          </w:divBdr>
        </w:div>
        <w:div w:id="431824983">
          <w:marLeft w:val="0"/>
          <w:marRight w:val="0"/>
          <w:marTop w:val="0"/>
          <w:marBottom w:val="0"/>
          <w:divBdr>
            <w:top w:val="none" w:sz="0" w:space="0" w:color="auto"/>
            <w:left w:val="none" w:sz="0" w:space="0" w:color="auto"/>
            <w:bottom w:val="none" w:sz="0" w:space="0" w:color="auto"/>
            <w:right w:val="none" w:sz="0" w:space="0" w:color="auto"/>
          </w:divBdr>
        </w:div>
        <w:div w:id="1281575431">
          <w:marLeft w:val="0"/>
          <w:marRight w:val="0"/>
          <w:marTop w:val="0"/>
          <w:marBottom w:val="0"/>
          <w:divBdr>
            <w:top w:val="none" w:sz="0" w:space="0" w:color="auto"/>
            <w:left w:val="none" w:sz="0" w:space="0" w:color="auto"/>
            <w:bottom w:val="none" w:sz="0" w:space="0" w:color="auto"/>
            <w:right w:val="none" w:sz="0" w:space="0" w:color="auto"/>
          </w:divBdr>
        </w:div>
        <w:div w:id="2146312489">
          <w:marLeft w:val="0"/>
          <w:marRight w:val="0"/>
          <w:marTop w:val="0"/>
          <w:marBottom w:val="0"/>
          <w:divBdr>
            <w:top w:val="none" w:sz="0" w:space="0" w:color="auto"/>
            <w:left w:val="none" w:sz="0" w:space="0" w:color="auto"/>
            <w:bottom w:val="none" w:sz="0" w:space="0" w:color="auto"/>
            <w:right w:val="none" w:sz="0" w:space="0" w:color="auto"/>
          </w:divBdr>
        </w:div>
      </w:divsChild>
    </w:div>
    <w:div w:id="1514342475">
      <w:bodyDiv w:val="1"/>
      <w:marLeft w:val="0"/>
      <w:marRight w:val="0"/>
      <w:marTop w:val="0"/>
      <w:marBottom w:val="0"/>
      <w:divBdr>
        <w:top w:val="none" w:sz="0" w:space="0" w:color="auto"/>
        <w:left w:val="none" w:sz="0" w:space="0" w:color="auto"/>
        <w:bottom w:val="none" w:sz="0" w:space="0" w:color="auto"/>
        <w:right w:val="none" w:sz="0" w:space="0" w:color="auto"/>
      </w:divBdr>
      <w:divsChild>
        <w:div w:id="169106898">
          <w:marLeft w:val="0"/>
          <w:marRight w:val="0"/>
          <w:marTop w:val="0"/>
          <w:marBottom w:val="0"/>
          <w:divBdr>
            <w:top w:val="none" w:sz="0" w:space="0" w:color="auto"/>
            <w:left w:val="none" w:sz="0" w:space="0" w:color="auto"/>
            <w:bottom w:val="none" w:sz="0" w:space="0" w:color="auto"/>
            <w:right w:val="none" w:sz="0" w:space="0" w:color="auto"/>
          </w:divBdr>
          <w:divsChild>
            <w:div w:id="439419858">
              <w:marLeft w:val="0"/>
              <w:marRight w:val="0"/>
              <w:marTop w:val="0"/>
              <w:marBottom w:val="0"/>
              <w:divBdr>
                <w:top w:val="none" w:sz="0" w:space="0" w:color="auto"/>
                <w:left w:val="none" w:sz="0" w:space="0" w:color="auto"/>
                <w:bottom w:val="none" w:sz="0" w:space="0" w:color="auto"/>
                <w:right w:val="none" w:sz="0" w:space="0" w:color="auto"/>
              </w:divBdr>
              <w:divsChild>
                <w:div w:id="1898591840">
                  <w:marLeft w:val="0"/>
                  <w:marRight w:val="150"/>
                  <w:marTop w:val="0"/>
                  <w:marBottom w:val="0"/>
                  <w:divBdr>
                    <w:top w:val="none" w:sz="0" w:space="0" w:color="auto"/>
                    <w:left w:val="none" w:sz="0" w:space="0" w:color="auto"/>
                    <w:bottom w:val="none" w:sz="0" w:space="0" w:color="auto"/>
                    <w:right w:val="none" w:sz="0" w:space="0" w:color="auto"/>
                  </w:divBdr>
                  <w:divsChild>
                    <w:div w:id="2050914392">
                      <w:marLeft w:val="0"/>
                      <w:marRight w:val="150"/>
                      <w:marTop w:val="0"/>
                      <w:marBottom w:val="0"/>
                      <w:divBdr>
                        <w:top w:val="none" w:sz="0" w:space="0" w:color="auto"/>
                        <w:left w:val="none" w:sz="0" w:space="0" w:color="auto"/>
                        <w:bottom w:val="none" w:sz="0" w:space="0" w:color="auto"/>
                        <w:right w:val="none" w:sz="0" w:space="0" w:color="auto"/>
                      </w:divBdr>
                    </w:div>
                  </w:divsChild>
                </w:div>
                <w:div w:id="1968076519">
                  <w:marLeft w:val="0"/>
                  <w:marRight w:val="150"/>
                  <w:marTop w:val="0"/>
                  <w:marBottom w:val="0"/>
                  <w:divBdr>
                    <w:top w:val="none" w:sz="0" w:space="0" w:color="auto"/>
                    <w:left w:val="none" w:sz="0" w:space="0" w:color="auto"/>
                    <w:bottom w:val="none" w:sz="0" w:space="0" w:color="auto"/>
                    <w:right w:val="none" w:sz="0" w:space="0" w:color="auto"/>
                  </w:divBdr>
                  <w:divsChild>
                    <w:div w:id="318389882">
                      <w:marLeft w:val="0"/>
                      <w:marRight w:val="150"/>
                      <w:marTop w:val="0"/>
                      <w:marBottom w:val="0"/>
                      <w:divBdr>
                        <w:top w:val="none" w:sz="0" w:space="0" w:color="auto"/>
                        <w:left w:val="none" w:sz="0" w:space="0" w:color="auto"/>
                        <w:bottom w:val="none" w:sz="0" w:space="0" w:color="auto"/>
                        <w:right w:val="none" w:sz="0" w:space="0" w:color="auto"/>
                      </w:divBdr>
                    </w:div>
                  </w:divsChild>
                </w:div>
                <w:div w:id="1984889928">
                  <w:marLeft w:val="0"/>
                  <w:marRight w:val="150"/>
                  <w:marTop w:val="0"/>
                  <w:marBottom w:val="0"/>
                  <w:divBdr>
                    <w:top w:val="none" w:sz="0" w:space="0" w:color="auto"/>
                    <w:left w:val="none" w:sz="0" w:space="0" w:color="auto"/>
                    <w:bottom w:val="none" w:sz="0" w:space="0" w:color="auto"/>
                    <w:right w:val="none" w:sz="0" w:space="0" w:color="auto"/>
                  </w:divBdr>
                  <w:divsChild>
                    <w:div w:id="729160716">
                      <w:marLeft w:val="0"/>
                      <w:marRight w:val="150"/>
                      <w:marTop w:val="0"/>
                      <w:marBottom w:val="0"/>
                      <w:divBdr>
                        <w:top w:val="none" w:sz="0" w:space="0" w:color="auto"/>
                        <w:left w:val="none" w:sz="0" w:space="0" w:color="auto"/>
                        <w:bottom w:val="none" w:sz="0" w:space="0" w:color="auto"/>
                        <w:right w:val="none" w:sz="0" w:space="0" w:color="auto"/>
                      </w:divBdr>
                    </w:div>
                  </w:divsChild>
                </w:div>
                <w:div w:id="1098984563">
                  <w:marLeft w:val="0"/>
                  <w:marRight w:val="150"/>
                  <w:marTop w:val="0"/>
                  <w:marBottom w:val="0"/>
                  <w:divBdr>
                    <w:top w:val="none" w:sz="0" w:space="0" w:color="auto"/>
                    <w:left w:val="none" w:sz="0" w:space="0" w:color="auto"/>
                    <w:bottom w:val="none" w:sz="0" w:space="0" w:color="auto"/>
                    <w:right w:val="none" w:sz="0" w:space="0" w:color="auto"/>
                  </w:divBdr>
                  <w:divsChild>
                    <w:div w:id="120031638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94458753">
          <w:marLeft w:val="0"/>
          <w:marRight w:val="0"/>
          <w:marTop w:val="0"/>
          <w:marBottom w:val="0"/>
          <w:divBdr>
            <w:top w:val="none" w:sz="0" w:space="0" w:color="auto"/>
            <w:left w:val="none" w:sz="0" w:space="0" w:color="auto"/>
            <w:bottom w:val="none" w:sz="0" w:space="0" w:color="auto"/>
            <w:right w:val="none" w:sz="0" w:space="0" w:color="auto"/>
          </w:divBdr>
        </w:div>
        <w:div w:id="1662923717">
          <w:marLeft w:val="0"/>
          <w:marRight w:val="0"/>
          <w:marTop w:val="0"/>
          <w:marBottom w:val="0"/>
          <w:divBdr>
            <w:top w:val="none" w:sz="0" w:space="0" w:color="auto"/>
            <w:left w:val="none" w:sz="0" w:space="0" w:color="auto"/>
            <w:bottom w:val="none" w:sz="0" w:space="0" w:color="auto"/>
            <w:right w:val="none" w:sz="0" w:space="0" w:color="auto"/>
          </w:divBdr>
        </w:div>
        <w:div w:id="882600332">
          <w:marLeft w:val="0"/>
          <w:marRight w:val="0"/>
          <w:marTop w:val="0"/>
          <w:marBottom w:val="0"/>
          <w:divBdr>
            <w:top w:val="none" w:sz="0" w:space="0" w:color="auto"/>
            <w:left w:val="none" w:sz="0" w:space="0" w:color="auto"/>
            <w:bottom w:val="none" w:sz="0" w:space="0" w:color="auto"/>
            <w:right w:val="none" w:sz="0" w:space="0" w:color="auto"/>
          </w:divBdr>
        </w:div>
        <w:div w:id="914624919">
          <w:marLeft w:val="0"/>
          <w:marRight w:val="0"/>
          <w:marTop w:val="0"/>
          <w:marBottom w:val="0"/>
          <w:divBdr>
            <w:top w:val="none" w:sz="0" w:space="0" w:color="auto"/>
            <w:left w:val="none" w:sz="0" w:space="0" w:color="auto"/>
            <w:bottom w:val="none" w:sz="0" w:space="0" w:color="auto"/>
            <w:right w:val="none" w:sz="0" w:space="0" w:color="auto"/>
          </w:divBdr>
        </w:div>
        <w:div w:id="1590380864">
          <w:marLeft w:val="0"/>
          <w:marRight w:val="0"/>
          <w:marTop w:val="0"/>
          <w:marBottom w:val="0"/>
          <w:divBdr>
            <w:top w:val="none" w:sz="0" w:space="0" w:color="auto"/>
            <w:left w:val="none" w:sz="0" w:space="0" w:color="auto"/>
            <w:bottom w:val="none" w:sz="0" w:space="0" w:color="auto"/>
            <w:right w:val="none" w:sz="0" w:space="0" w:color="auto"/>
          </w:divBdr>
        </w:div>
        <w:div w:id="805241614">
          <w:marLeft w:val="0"/>
          <w:marRight w:val="0"/>
          <w:marTop w:val="0"/>
          <w:marBottom w:val="0"/>
          <w:divBdr>
            <w:top w:val="none" w:sz="0" w:space="0" w:color="auto"/>
            <w:left w:val="none" w:sz="0" w:space="0" w:color="auto"/>
            <w:bottom w:val="none" w:sz="0" w:space="0" w:color="auto"/>
            <w:right w:val="none" w:sz="0" w:space="0" w:color="auto"/>
          </w:divBdr>
        </w:div>
        <w:div w:id="927739425">
          <w:marLeft w:val="0"/>
          <w:marRight w:val="0"/>
          <w:marTop w:val="0"/>
          <w:marBottom w:val="0"/>
          <w:divBdr>
            <w:top w:val="none" w:sz="0" w:space="0" w:color="auto"/>
            <w:left w:val="none" w:sz="0" w:space="0" w:color="auto"/>
            <w:bottom w:val="none" w:sz="0" w:space="0" w:color="auto"/>
            <w:right w:val="none" w:sz="0" w:space="0" w:color="auto"/>
          </w:divBdr>
        </w:div>
        <w:div w:id="1097361652">
          <w:marLeft w:val="0"/>
          <w:marRight w:val="0"/>
          <w:marTop w:val="0"/>
          <w:marBottom w:val="0"/>
          <w:divBdr>
            <w:top w:val="none" w:sz="0" w:space="0" w:color="auto"/>
            <w:left w:val="none" w:sz="0" w:space="0" w:color="auto"/>
            <w:bottom w:val="none" w:sz="0" w:space="0" w:color="auto"/>
            <w:right w:val="none" w:sz="0" w:space="0" w:color="auto"/>
          </w:divBdr>
        </w:div>
        <w:div w:id="185214767">
          <w:marLeft w:val="0"/>
          <w:marRight w:val="0"/>
          <w:marTop w:val="0"/>
          <w:marBottom w:val="0"/>
          <w:divBdr>
            <w:top w:val="none" w:sz="0" w:space="0" w:color="auto"/>
            <w:left w:val="none" w:sz="0" w:space="0" w:color="auto"/>
            <w:bottom w:val="none" w:sz="0" w:space="0" w:color="auto"/>
            <w:right w:val="none" w:sz="0" w:space="0" w:color="auto"/>
          </w:divBdr>
        </w:div>
        <w:div w:id="1509981918">
          <w:marLeft w:val="0"/>
          <w:marRight w:val="0"/>
          <w:marTop w:val="0"/>
          <w:marBottom w:val="0"/>
          <w:divBdr>
            <w:top w:val="none" w:sz="0" w:space="0" w:color="auto"/>
            <w:left w:val="none" w:sz="0" w:space="0" w:color="auto"/>
            <w:bottom w:val="none" w:sz="0" w:space="0" w:color="auto"/>
            <w:right w:val="none" w:sz="0" w:space="0" w:color="auto"/>
          </w:divBdr>
        </w:div>
        <w:div w:id="735588166">
          <w:marLeft w:val="0"/>
          <w:marRight w:val="0"/>
          <w:marTop w:val="0"/>
          <w:marBottom w:val="0"/>
          <w:divBdr>
            <w:top w:val="none" w:sz="0" w:space="0" w:color="auto"/>
            <w:left w:val="none" w:sz="0" w:space="0" w:color="auto"/>
            <w:bottom w:val="none" w:sz="0" w:space="0" w:color="auto"/>
            <w:right w:val="none" w:sz="0" w:space="0" w:color="auto"/>
          </w:divBdr>
        </w:div>
        <w:div w:id="471292738">
          <w:marLeft w:val="0"/>
          <w:marRight w:val="0"/>
          <w:marTop w:val="0"/>
          <w:marBottom w:val="0"/>
          <w:divBdr>
            <w:top w:val="none" w:sz="0" w:space="0" w:color="auto"/>
            <w:left w:val="none" w:sz="0" w:space="0" w:color="auto"/>
            <w:bottom w:val="none" w:sz="0" w:space="0" w:color="auto"/>
            <w:right w:val="none" w:sz="0" w:space="0" w:color="auto"/>
          </w:divBdr>
        </w:div>
        <w:div w:id="644824277">
          <w:marLeft w:val="0"/>
          <w:marRight w:val="0"/>
          <w:marTop w:val="0"/>
          <w:marBottom w:val="0"/>
          <w:divBdr>
            <w:top w:val="none" w:sz="0" w:space="0" w:color="auto"/>
            <w:left w:val="none" w:sz="0" w:space="0" w:color="auto"/>
            <w:bottom w:val="none" w:sz="0" w:space="0" w:color="auto"/>
            <w:right w:val="none" w:sz="0" w:space="0" w:color="auto"/>
          </w:divBdr>
        </w:div>
        <w:div w:id="1539931504">
          <w:marLeft w:val="0"/>
          <w:marRight w:val="0"/>
          <w:marTop w:val="0"/>
          <w:marBottom w:val="0"/>
          <w:divBdr>
            <w:top w:val="none" w:sz="0" w:space="0" w:color="auto"/>
            <w:left w:val="none" w:sz="0" w:space="0" w:color="auto"/>
            <w:bottom w:val="none" w:sz="0" w:space="0" w:color="auto"/>
            <w:right w:val="none" w:sz="0" w:space="0" w:color="auto"/>
          </w:divBdr>
        </w:div>
        <w:div w:id="1366565401">
          <w:marLeft w:val="0"/>
          <w:marRight w:val="0"/>
          <w:marTop w:val="0"/>
          <w:marBottom w:val="0"/>
          <w:divBdr>
            <w:top w:val="none" w:sz="0" w:space="0" w:color="auto"/>
            <w:left w:val="none" w:sz="0" w:space="0" w:color="auto"/>
            <w:bottom w:val="none" w:sz="0" w:space="0" w:color="auto"/>
            <w:right w:val="none" w:sz="0" w:space="0" w:color="auto"/>
          </w:divBdr>
        </w:div>
      </w:divsChild>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 w:id="1677341766">
      <w:bodyDiv w:val="1"/>
      <w:marLeft w:val="0"/>
      <w:marRight w:val="0"/>
      <w:marTop w:val="0"/>
      <w:marBottom w:val="0"/>
      <w:divBdr>
        <w:top w:val="none" w:sz="0" w:space="0" w:color="auto"/>
        <w:left w:val="none" w:sz="0" w:space="0" w:color="auto"/>
        <w:bottom w:val="none" w:sz="0" w:space="0" w:color="auto"/>
        <w:right w:val="none" w:sz="0" w:space="0" w:color="auto"/>
      </w:divBdr>
    </w:div>
    <w:div w:id="1688629203">
      <w:bodyDiv w:val="1"/>
      <w:marLeft w:val="0"/>
      <w:marRight w:val="0"/>
      <w:marTop w:val="0"/>
      <w:marBottom w:val="0"/>
      <w:divBdr>
        <w:top w:val="none" w:sz="0" w:space="0" w:color="auto"/>
        <w:left w:val="none" w:sz="0" w:space="0" w:color="auto"/>
        <w:bottom w:val="none" w:sz="0" w:space="0" w:color="auto"/>
        <w:right w:val="none" w:sz="0" w:space="0" w:color="auto"/>
      </w:divBdr>
    </w:div>
    <w:div w:id="21343202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3</Pages>
  <Words>2632</Words>
  <Characters>1500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70</cp:revision>
  <cp:lastPrinted>2022-12-26T14:11:00Z</cp:lastPrinted>
  <dcterms:created xsi:type="dcterms:W3CDTF">2022-12-25T22:28:00Z</dcterms:created>
  <dcterms:modified xsi:type="dcterms:W3CDTF">2022-12-2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